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1F96" w:rsidRDefault="009851BB">
      <w:pPr>
        <w:rPr>
          <w:rFonts w:cs="Times New Roman"/>
          <w:b/>
          <w:szCs w:val="24"/>
        </w:rPr>
      </w:pPr>
      <w:r w:rsidRPr="00681F96">
        <w:rPr>
          <w:rFonts w:cs="Times New Roman"/>
          <w:b/>
          <w:szCs w:val="24"/>
        </w:rPr>
        <w:t>Biocha</w:t>
      </w:r>
      <w:r w:rsidR="00240A62" w:rsidRPr="00681F96">
        <w:rPr>
          <w:rFonts w:cs="Times New Roman"/>
          <w:b/>
          <w:szCs w:val="24"/>
        </w:rPr>
        <w:t xml:space="preserve">r production: It’s applications in </w:t>
      </w:r>
      <w:r w:rsidR="0063370C">
        <w:rPr>
          <w:rFonts w:cs="Times New Roman"/>
          <w:b/>
          <w:szCs w:val="24"/>
        </w:rPr>
        <w:t>Agriculture</w:t>
      </w:r>
    </w:p>
    <w:p w:rsidR="00D06E86" w:rsidRDefault="004C320F">
      <w:pPr>
        <w:rPr>
          <w:rFonts w:cs="Times New Roman"/>
          <w:b/>
          <w:szCs w:val="24"/>
        </w:rPr>
      </w:pPr>
      <w:r>
        <w:rPr>
          <w:rFonts w:cs="Times New Roman"/>
          <w:b/>
          <w:szCs w:val="24"/>
        </w:rPr>
        <w:t>Kavan Kumar V</w:t>
      </w:r>
      <w:r w:rsidR="00D06E86" w:rsidRPr="00D06E86">
        <w:rPr>
          <w:rFonts w:cs="Times New Roman"/>
          <w:b/>
          <w:szCs w:val="24"/>
          <w:vertAlign w:val="superscript"/>
        </w:rPr>
        <w:t>1*</w:t>
      </w:r>
      <w:r>
        <w:rPr>
          <w:rFonts w:cs="Times New Roman"/>
          <w:b/>
          <w:szCs w:val="24"/>
        </w:rPr>
        <w:t>, N.L. Panwar</w:t>
      </w:r>
      <w:r w:rsidR="00D06E86">
        <w:rPr>
          <w:rFonts w:cs="Times New Roman"/>
          <w:b/>
          <w:szCs w:val="24"/>
          <w:vertAlign w:val="superscript"/>
        </w:rPr>
        <w:t>1</w:t>
      </w:r>
    </w:p>
    <w:p w:rsidR="00D06E86" w:rsidRDefault="00D06E86" w:rsidP="00D06E86">
      <w:pPr>
        <w:jc w:val="both"/>
        <w:rPr>
          <w:rFonts w:cs="Times New Roman"/>
          <w:szCs w:val="24"/>
        </w:rPr>
      </w:pPr>
      <w:r w:rsidRPr="00D06E86">
        <w:rPr>
          <w:rFonts w:cs="Times New Roman"/>
          <w:szCs w:val="24"/>
          <w:vertAlign w:val="superscript"/>
        </w:rPr>
        <w:t>1</w:t>
      </w:r>
      <w:r w:rsidRPr="00D06E86">
        <w:rPr>
          <w:rFonts w:cs="Times New Roman"/>
          <w:szCs w:val="24"/>
        </w:rPr>
        <w:t>Department of Renewable Energy Engineering, College of Technology and Engineering, MPUAT, Udaipur, Rajasthan</w:t>
      </w:r>
    </w:p>
    <w:p w:rsidR="004E7DA0" w:rsidRDefault="00D06E86" w:rsidP="00D06E86">
      <w:pPr>
        <w:jc w:val="both"/>
        <w:rPr>
          <w:rFonts w:cs="Times New Roman"/>
          <w:szCs w:val="24"/>
        </w:rPr>
      </w:pPr>
      <w:r>
        <w:rPr>
          <w:rFonts w:cs="Times New Roman"/>
          <w:szCs w:val="24"/>
        </w:rPr>
        <w:t xml:space="preserve">*Corresponding author: </w:t>
      </w:r>
      <w:hyperlink r:id="rId6" w:history="1">
        <w:r w:rsidRPr="00D06E86">
          <w:rPr>
            <w:rStyle w:val="Hyperlink"/>
            <w:rFonts w:cs="Times New Roman"/>
            <w:szCs w:val="24"/>
          </w:rPr>
          <w:t>kavankumarreddy07@gmail.com</w:t>
        </w:r>
      </w:hyperlink>
    </w:p>
    <w:p w:rsidR="004E7DA0" w:rsidRDefault="004E7DA0" w:rsidP="00D06E86">
      <w:pPr>
        <w:jc w:val="both"/>
        <w:rPr>
          <w:rFonts w:cs="Times New Roman"/>
          <w:b/>
          <w:szCs w:val="24"/>
        </w:rPr>
      </w:pPr>
      <w:r>
        <w:rPr>
          <w:rFonts w:cs="Times New Roman"/>
          <w:b/>
          <w:szCs w:val="24"/>
        </w:rPr>
        <w:t>Abstract</w:t>
      </w:r>
    </w:p>
    <w:p w:rsidR="00E73A01" w:rsidRDefault="004E7DA0" w:rsidP="006F5A21">
      <w:pPr>
        <w:spacing w:line="360" w:lineRule="auto"/>
        <w:ind w:firstLine="720"/>
        <w:jc w:val="both"/>
        <w:rPr>
          <w:rFonts w:cs="Times New Roman"/>
          <w:szCs w:val="24"/>
        </w:rPr>
      </w:pPr>
      <w:r>
        <w:rPr>
          <w:rFonts w:cs="Times New Roman"/>
          <w:szCs w:val="24"/>
        </w:rPr>
        <w:t xml:space="preserve">In India, agriculture is the main basic occupation </w:t>
      </w:r>
      <w:r w:rsidR="00743FA3">
        <w:rPr>
          <w:rFonts w:cs="Times New Roman"/>
          <w:szCs w:val="24"/>
        </w:rPr>
        <w:t>provides food, fodder as well as biomass for the generation of energy. Biochar a black carbon plays an important role in the recent decades. Due to its</w:t>
      </w:r>
      <w:r w:rsidR="00743FA3" w:rsidRPr="00743FA3">
        <w:rPr>
          <w:rFonts w:cs="Times New Roman"/>
          <w:szCs w:val="24"/>
        </w:rPr>
        <w:t xml:space="preserve"> potential advantages for agriculture and the environment as well as its capacity to store soil water, the manufacture of biochar from agro-environmental waste biomass is generating a great deal of attention as a low-cost supplement. </w:t>
      </w:r>
      <w:r w:rsidR="00743FA3">
        <w:rPr>
          <w:rFonts w:cs="Times New Roman"/>
          <w:szCs w:val="24"/>
        </w:rPr>
        <w:t xml:space="preserve">This chapter reveals the various process of producing biochar like gasification and different types of pyrolysis. </w:t>
      </w:r>
      <w:r w:rsidR="00C512AE" w:rsidRPr="00C512AE">
        <w:rPr>
          <w:rFonts w:cs="Times New Roman"/>
          <w:szCs w:val="24"/>
        </w:rPr>
        <w:t>Many analysts have thought about using biochar to increase their</w:t>
      </w:r>
      <w:r w:rsidR="00C512AE">
        <w:rPr>
          <w:rFonts w:cs="Times New Roman"/>
          <w:szCs w:val="24"/>
        </w:rPr>
        <w:t xml:space="preserve"> capacity to clean up pollution</w:t>
      </w:r>
      <w:r w:rsidR="00C512AE" w:rsidRPr="00C512AE">
        <w:rPr>
          <w:rFonts w:cs="Times New Roman"/>
          <w:szCs w:val="24"/>
        </w:rPr>
        <w:t xml:space="preserve">. Several characterization methods that were used in earlier investigations have gained more and more recognition. </w:t>
      </w:r>
      <w:r w:rsidR="00743FA3">
        <w:rPr>
          <w:rFonts w:cs="Times New Roman"/>
          <w:szCs w:val="24"/>
        </w:rPr>
        <w:t xml:space="preserve">The various </w:t>
      </w:r>
      <w:r w:rsidR="00C512AE">
        <w:rPr>
          <w:rFonts w:cs="Times New Roman"/>
          <w:szCs w:val="24"/>
        </w:rPr>
        <w:t xml:space="preserve">applications of biochar in the agriculture is discussed </w:t>
      </w:r>
      <w:r w:rsidR="006F5A21">
        <w:rPr>
          <w:rFonts w:cs="Times New Roman"/>
          <w:szCs w:val="24"/>
        </w:rPr>
        <w:t>along with the future perspectives.</w:t>
      </w:r>
      <w:r w:rsidR="00743FA3">
        <w:rPr>
          <w:rFonts w:cs="Times New Roman"/>
          <w:szCs w:val="24"/>
        </w:rPr>
        <w:t xml:space="preserve"> </w:t>
      </w:r>
    </w:p>
    <w:p w:rsidR="00681F96" w:rsidRPr="00D06E86" w:rsidRDefault="00E73A01" w:rsidP="00E73A01">
      <w:pPr>
        <w:spacing w:line="360" w:lineRule="auto"/>
        <w:jc w:val="both"/>
        <w:rPr>
          <w:rFonts w:cs="Times New Roman"/>
          <w:szCs w:val="24"/>
        </w:rPr>
      </w:pPr>
      <w:r>
        <w:rPr>
          <w:rFonts w:cs="Times New Roman"/>
          <w:b/>
          <w:szCs w:val="24"/>
        </w:rPr>
        <w:t xml:space="preserve">Keywords: </w:t>
      </w:r>
      <w:r>
        <w:rPr>
          <w:rFonts w:cs="Times New Roman"/>
          <w:szCs w:val="24"/>
        </w:rPr>
        <w:t>biomass, gasification, pyrolysis, biochar</w:t>
      </w:r>
      <w:r w:rsidR="00743FA3">
        <w:rPr>
          <w:rFonts w:cs="Times New Roman"/>
          <w:szCs w:val="24"/>
        </w:rPr>
        <w:t xml:space="preserve"> </w:t>
      </w:r>
      <w:r>
        <w:rPr>
          <w:rFonts w:cs="Times New Roman"/>
          <w:szCs w:val="24"/>
        </w:rPr>
        <w:t>and agriculture</w:t>
      </w:r>
      <w:r w:rsidR="00681F96" w:rsidRPr="00D06E86">
        <w:rPr>
          <w:rFonts w:cs="Times New Roman"/>
          <w:szCs w:val="24"/>
        </w:rPr>
        <w:br w:type="page"/>
      </w:r>
    </w:p>
    <w:p w:rsidR="009851BB" w:rsidRPr="00681F96" w:rsidRDefault="009851BB" w:rsidP="009851BB">
      <w:pPr>
        <w:pStyle w:val="ListParagraph"/>
        <w:numPr>
          <w:ilvl w:val="0"/>
          <w:numId w:val="1"/>
        </w:numPr>
        <w:ind w:left="360"/>
        <w:rPr>
          <w:rFonts w:cs="Times New Roman"/>
          <w:b/>
          <w:szCs w:val="24"/>
        </w:rPr>
      </w:pPr>
      <w:r w:rsidRPr="00681F96">
        <w:rPr>
          <w:rFonts w:cs="Times New Roman"/>
          <w:b/>
          <w:szCs w:val="24"/>
        </w:rPr>
        <w:lastRenderedPageBreak/>
        <w:t>Introduction</w:t>
      </w:r>
    </w:p>
    <w:p w:rsidR="009851BB" w:rsidRPr="00681F96" w:rsidRDefault="00692A90" w:rsidP="009851BB">
      <w:pPr>
        <w:spacing w:line="360" w:lineRule="auto"/>
        <w:ind w:firstLine="720"/>
        <w:jc w:val="both"/>
        <w:rPr>
          <w:rFonts w:cs="Times New Roman"/>
          <w:szCs w:val="24"/>
        </w:rPr>
      </w:pPr>
      <w:r>
        <w:rPr>
          <w:rFonts w:cs="Times New Roman"/>
          <w:szCs w:val="24"/>
        </w:rPr>
        <w:t xml:space="preserve">A </w:t>
      </w:r>
      <w:r w:rsidR="009851BB" w:rsidRPr="00681F96">
        <w:rPr>
          <w:rFonts w:cs="Times New Roman"/>
          <w:szCs w:val="24"/>
        </w:rPr>
        <w:t>solid byproduct of the com</w:t>
      </w:r>
      <w:r>
        <w:rPr>
          <w:rFonts w:cs="Times New Roman"/>
          <w:szCs w:val="24"/>
        </w:rPr>
        <w:t xml:space="preserve">bustion of </w:t>
      </w:r>
      <w:r w:rsidR="00E80481">
        <w:rPr>
          <w:rFonts w:cs="Times New Roman"/>
          <w:szCs w:val="24"/>
        </w:rPr>
        <w:t xml:space="preserve">high </w:t>
      </w:r>
      <w:r>
        <w:rPr>
          <w:rFonts w:cs="Times New Roman"/>
          <w:szCs w:val="24"/>
        </w:rPr>
        <w:t>carbonaceous residues</w:t>
      </w:r>
      <w:r w:rsidR="009851BB" w:rsidRPr="00681F96">
        <w:rPr>
          <w:rFonts w:cs="Times New Roman"/>
          <w:szCs w:val="24"/>
        </w:rPr>
        <w:t xml:space="preserve"> can also be referred to as "char." Typically, char products have a high carbon content; charcoal is one such product and is arguably the first invention that humans made using fire or heat</w:t>
      </w:r>
      <w:r w:rsidR="000805A4">
        <w:rPr>
          <w:rFonts w:cs="Times New Roman"/>
          <w:szCs w:val="24"/>
        </w:rPr>
        <w:fldChar w:fldCharType="begin" w:fldLock="1"/>
      </w:r>
      <w:r w:rsidR="000805A4">
        <w:rPr>
          <w:rFonts w:cs="Times New Roman"/>
          <w:szCs w:val="24"/>
        </w:rPr>
        <w:instrText>ADDIN CSL_CITATION {"citationItems":[{"id":"ITEM-1","itemData":{"DOI":"10.3390/su131911061","ISSN":"20711050","abstract":"In the future, renewable energy technologies will have a significant role in catering to energy security concerns and a safe environment. Among the various renewable energy sources available, biomass has high accessibility and is considered a carbon-neutral source. Pyrolysis technology is a thermo-chemical route for converting biomass to many useful products (biochar, bio-oil, and combustible pyrolysis gases). The composition and relative product yield depend on the pyrolysis technology adopted. The present review paper evaluates various types of biomass pyrolysis. Fast pyrolysis, slow pyrolysis, and advanced pyrolysis techniques concerning different pyrolyzer reactors have been reviewed from the literature and are presented to broaden the scope of its selection and application for future studies and research. Slow pyrolysis can deliver superior ecological welfare because it provides additional bio-char yield using auger and rotary kiln reactors. Fast pyrolysis can produce bio-oil, primarily via bubbling and circulating fluidized bed reactors. Advanced pyrolysis processes have good potential to provide high prosperity for specific applications. The success of pyrolysis depends strongly on the selection of a specific reactor as a pyrolyzer based on the desired product and feedstock specifications.","author":[{"dropping-particle":"","family":"Raza","given":"Mohsin","non-dropping-particle":"","parse-names":false,"suffix":""},{"dropping-particle":"","family":"Inayat","given":"Abrar","non-dropping-particle":"","parse-names":false,"suffix":""},{"dropping-particle":"","family":"Ahmed","given":"Ashfaq","non-dropping-particle":"","parse-names":false,"suffix":""},{"dropping-particle":"","family":"Jamil","given":"Farrukh","non-dropping-particle":"","parse-names":false,"suffix":""},{"dropping-particle":"","family":"Ghenai","given":"Chaouki","non-dropping-particle":"","parse-names":false,"suffix":""},{"dropping-particle":"","family":"Naqvi","given":"Salman R.","non-dropping-particle":"","parse-names":false,"suffix":""},{"dropping-particle":"","family":"Shanableh","given":"Abdallah","non-dropping-particle":"","parse-names":false,"suffix":""},{"dropping-particle":"","family":"Ayoub","given":"Muhammad","non-dropping-particle":"","parse-names":false,"suffix":""},{"dropping-particle":"","family":"Waris","given":"Ammara","non-dropping-particle":"","parse-names":false,"suffix":""},{"dropping-particle":"","family":"Park","given":"Young Kwon","non-dropping-particle":"","parse-names":false,"suffix":""}],"container-title":"Sustainability (Switzerland)","id":"ITEM-1","issue":"19","issued":{"date-parts":[["2021"]]},"title":"Progress of the pyrolyzer reactors and advanced technologies for biomass pyrolysis processing","type":"article-journal","volume":"13"},"uris":["http://www.mendeley.com/documents/?uuid=df8c6c6d-a63a-4612-b473-32d99b3fba8e"]}],"mendeley":{"formattedCitation":"[1]","plainTextFormattedCitation":"[1]","previouslyFormattedCitation":"[1]"},"properties":{"noteIndex":0},"schema":"https://github.com/citation-style-language/schema/raw/master/csl-citation.json"}</w:instrText>
      </w:r>
      <w:r w:rsidR="000805A4">
        <w:rPr>
          <w:rFonts w:cs="Times New Roman"/>
          <w:szCs w:val="24"/>
        </w:rPr>
        <w:fldChar w:fldCharType="separate"/>
      </w:r>
      <w:r w:rsidR="000805A4" w:rsidRPr="000805A4">
        <w:rPr>
          <w:rFonts w:cs="Times New Roman"/>
          <w:noProof/>
          <w:szCs w:val="24"/>
        </w:rPr>
        <w:t>[1]</w:t>
      </w:r>
      <w:r w:rsidR="000805A4">
        <w:rPr>
          <w:rFonts w:cs="Times New Roman"/>
          <w:szCs w:val="24"/>
        </w:rPr>
        <w:fldChar w:fldCharType="end"/>
      </w:r>
      <w:r w:rsidR="009851BB" w:rsidRPr="00681F96">
        <w:rPr>
          <w:rFonts w:cs="Times New Roman"/>
          <w:szCs w:val="24"/>
        </w:rPr>
        <w:t>. Biochar is another striking illustration of char. In contrast to charcoal, the substance under investigation in this instance is made of organic chemicals such as those found in wood, plants, or animals</w:t>
      </w:r>
      <w:r w:rsidR="000805A4">
        <w:rPr>
          <w:rFonts w:cs="Times New Roman"/>
          <w:szCs w:val="24"/>
        </w:rPr>
        <w:fldChar w:fldCharType="begin" w:fldLock="1"/>
      </w:r>
      <w:r w:rsidR="00B50674">
        <w:rPr>
          <w:rFonts w:cs="Times New Roman"/>
          <w:szCs w:val="24"/>
        </w:rPr>
        <w:instrText>ADDIN CSL_CITATION {"citationItems":[{"id":"ITEM-1","itemData":{"DOI":"10.1016/j.scitotenv.2020.142386","ISSN":"18791026","PMID":"33370899","abstract":"Increasing fossil fuel consumption and global warming has been driving the worldwide revolution towards renewable energy. Biomass is abundant and low-cost resource whereas it requires environmentally friendly and cost-effective conversion technique. Pyrolysis of biomass into valuable bio-oil has attracted much attention in the past decades due to its feasibility and huge commercial outlook. However, the complex chemical compositions and high water content in bio-oil greatly hinder the large-scale application and commercialization. Therefore, catalytic pyrolysis of biomass for selective production of specific chemicals will stand out as a unique pathway. This review aims to improve the understanding for the process by illustrating the chemistry of non-catalytic and catalytic pyrolysis of biomass at the temperatures ranging from 400 to 650 °C. The focus is to introduce recent progress about producing value-added hydrocarbons, phenols, anhydrosugars, and nitrogen-containing compounds from catalytic pyrolysis of biomass over zeolites, metal oxides, etc. via different reaction pathways including cracking, Diels-Alder/aromatization, ketonization/aldol condensation, and ammoniation. The potential challenges and future directions for this technique are discussed in deep.","author":[{"dropping-particle":"","family":"Dai","given":"Leilei","non-dropping-particle":"","parse-names":false,"suffix":""},{"dropping-particle":"","family":"Wang","given":"Yunpu","non-dropping-particle":"","parse-names":false,"suffix":""},{"dropping-particle":"","family":"Liu","given":"Yuhuan","non-dropping-particle":"","parse-names":false,"suffix":""},{"dropping-particle":"","family":"He","given":"Chao","non-dropping-particle":"","parse-names":false,"suffix":""},{"dropping-particle":"","family":"Ruan","given":"Roger","non-dropping-particle":"","parse-names":false,"suffix":""},{"dropping-particle":"","family":"Yu","given":"Zhenting","non-dropping-particle":"","parse-names":false,"suffix":""},{"dropping-particle":"","family":"Jiang","given":"Lin","non-dropping-particle":"","parse-names":false,"suffix":""},{"dropping-particle":"","family":"Zeng","given":"Zihong","non-dropping-particle":"","parse-names":false,"suffix":""},{"dropping-particle":"","family":"Wu","given":"Qiuhao","non-dropping-particle":"","parse-names":false,"suffix":""}],"container-title":"Science of the Total Environment","id":"ITEM-1","issued":{"date-parts":[["2020"]]},"title":"A review on selective production of value-added chemicals via catalytic pyrolysis of lignocellulosic biomass","type":"article-journal","volume":"749"},"uris":["http://www.mendeley.com/documents/?uuid=47b0a8b7-578d-4c29-ab01-ea59592c2929"]}],"mendeley":{"formattedCitation":"[2]","plainTextFormattedCitation":"[2]","previouslyFormattedCitation":"[2]"},"properties":{"noteIndex":0},"schema":"https://github.com/citation-style-language/schema/raw/master/csl-citation.json"}</w:instrText>
      </w:r>
      <w:r w:rsidR="000805A4">
        <w:rPr>
          <w:rFonts w:cs="Times New Roman"/>
          <w:szCs w:val="24"/>
        </w:rPr>
        <w:fldChar w:fldCharType="separate"/>
      </w:r>
      <w:r w:rsidR="000805A4" w:rsidRPr="000805A4">
        <w:rPr>
          <w:rFonts w:cs="Times New Roman"/>
          <w:noProof/>
          <w:szCs w:val="24"/>
        </w:rPr>
        <w:t>[2]</w:t>
      </w:r>
      <w:r w:rsidR="000805A4">
        <w:rPr>
          <w:rFonts w:cs="Times New Roman"/>
          <w:szCs w:val="24"/>
        </w:rPr>
        <w:fldChar w:fldCharType="end"/>
      </w:r>
      <w:r w:rsidR="009851BB" w:rsidRPr="00681F96">
        <w:rPr>
          <w:rFonts w:cs="Times New Roman"/>
          <w:szCs w:val="24"/>
        </w:rPr>
        <w:t>. As a result, biochar is produced by burning biomass at comparatively low temperatures of less than 700</w:t>
      </w:r>
      <w:r w:rsidR="000805A4">
        <w:rPr>
          <w:rFonts w:cs="Times New Roman"/>
          <w:szCs w:val="24"/>
        </w:rPr>
        <w:t xml:space="preserve"> °C while there is a partial or no</w:t>
      </w:r>
      <w:r w:rsidR="009851BB" w:rsidRPr="00681F96">
        <w:rPr>
          <w:rFonts w:cs="Times New Roman"/>
          <w:szCs w:val="24"/>
        </w:rPr>
        <w:t xml:space="preserve"> supply of oxygen</w:t>
      </w:r>
      <w:r w:rsidR="00B50674">
        <w:rPr>
          <w:rFonts w:cs="Times New Roman"/>
          <w:szCs w:val="24"/>
        </w:rPr>
        <w:fldChar w:fldCharType="begin" w:fldLock="1"/>
      </w:r>
      <w:r w:rsidR="00B50674">
        <w:rPr>
          <w:rFonts w:cs="Times New Roman"/>
          <w:szCs w:val="24"/>
        </w:rPr>
        <w:instrText>ADDIN CSL_CITATION {"citationItems":[{"id":"ITEM-1","itemData":{"DOI":"10.1186/s42500-019-0004-7","abstract":"Scientific studies have demonstrated that it is possible to generate a wide variety of bioenergy from biomass residues and waste, and however its cost is not competitive with petro-fuels and other renewable energy. On-going efforts are continued extensively to improve conversion technologies in order to reduce production costs. The present review focuses on the conversion technologies for transforming biomass residues and waste to biofuels, specifically their technological concepts, options and prospects for implementation are addressed. The emerging developments in the two primary conversion pathways, namely the thermochemical (i.e. gasification, liquefaction, and pyrolysis) and biochemical (i.e. anaerobic digestion, alcoholic fermentation and photobiological hydrogen production) conversion techniques, are evaluated. Additionally, transesterification, which appears to be the simplest and most economical route to produce biodiesel in large quantity, is discussed. Lastly, the strategies for direct conversion of biomass residues and waste to bioelectricity including the use of combustion and microbial fuel cells are reviewed.","author":[{"dropping-particle":"","family":"Lee","given":"Sze Ying","non-dropping-particle":"","parse-names":false,"suffix":""},{"dropping-particle":"","family":"Sankaran","given":"Revathy","non-dropping-particle":"","parse-names":false,"suffix":""},{"dropping-particle":"","family":"Chew","given":"Kit Wayne","non-dropping-particle":"","parse-names":false,"suffix":""},{"dropping-particle":"","family":"Tan","given":"Chung Hong","non-dropping-particle":"","parse-names":false,"suffix":""},{"dropping-particle":"","family":"Krishnamoorthy","given":"Rambabu","non-dropping-particle":"","parse-names":false,"suffix":""},{"dropping-particle":"","family":"Chu","given":"Dinh-Toi","non-dropping-particle":"","parse-names":false,"suffix":""},{"dropping-particle":"","family":"Show","given":"Pau-Loke","non-dropping-particle":"","parse-names":false,"suffix":""}],"container-title":"BMC Energy","id":"ITEM-1","issue":"1","issued":{"date-parts":[["2019"]]},"title":"Waste to bioenergy: a review on the recent conversion technologies","type":"article-journal","volume":"1"},"uris":["http://www.mendeley.com/documents/?uuid=c214609c-28ff-4b7c-a85d-2b1476b4746e"]}],"mendeley":{"formattedCitation":"[3]","plainTextFormattedCitation":"[3]","previouslyFormattedCitation":"[3]"},"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3]</w:t>
      </w:r>
      <w:r w:rsidR="00B50674">
        <w:rPr>
          <w:rFonts w:cs="Times New Roman"/>
          <w:szCs w:val="24"/>
        </w:rPr>
        <w:fldChar w:fldCharType="end"/>
      </w:r>
      <w:r w:rsidR="006A55B2">
        <w:rPr>
          <w:rFonts w:cs="Times New Roman"/>
          <w:szCs w:val="24"/>
        </w:rPr>
        <w:t>. The earliest documented that the</w:t>
      </w:r>
      <w:r w:rsidR="009851BB" w:rsidRPr="00681F96">
        <w:rPr>
          <w:rFonts w:cs="Times New Roman"/>
          <w:szCs w:val="24"/>
        </w:rPr>
        <w:t xml:space="preserve"> biochar was </w:t>
      </w:r>
      <w:r w:rsidR="006A55B2">
        <w:rPr>
          <w:rFonts w:cs="Times New Roman"/>
          <w:szCs w:val="24"/>
        </w:rPr>
        <w:t>used for soil applications, like</w:t>
      </w:r>
      <w:r w:rsidR="009851BB" w:rsidRPr="00681F96">
        <w:rPr>
          <w:rFonts w:cs="Times New Roman"/>
          <w:szCs w:val="24"/>
        </w:rPr>
        <w:t xml:space="preserve"> the </w:t>
      </w:r>
      <w:r w:rsidR="006A55B2" w:rsidRPr="00681F96">
        <w:rPr>
          <w:rFonts w:cs="Times New Roman"/>
          <w:szCs w:val="24"/>
        </w:rPr>
        <w:t xml:space="preserve">sequestration </w:t>
      </w:r>
      <w:r w:rsidR="006A55B2">
        <w:rPr>
          <w:rFonts w:cs="Times New Roman"/>
          <w:szCs w:val="24"/>
        </w:rPr>
        <w:t xml:space="preserve">or </w:t>
      </w:r>
      <w:r w:rsidR="009851BB" w:rsidRPr="00681F96">
        <w:rPr>
          <w:rFonts w:cs="Times New Roman"/>
          <w:szCs w:val="24"/>
        </w:rPr>
        <w:t xml:space="preserve">storage of carbon </w:t>
      </w:r>
      <w:r w:rsidR="00E2708F">
        <w:rPr>
          <w:rFonts w:cs="Times New Roman"/>
          <w:szCs w:val="24"/>
        </w:rPr>
        <w:t xml:space="preserve">available </w:t>
      </w:r>
      <w:r w:rsidR="009851BB" w:rsidRPr="00681F96">
        <w:rPr>
          <w:rFonts w:cs="Times New Roman"/>
          <w:szCs w:val="24"/>
        </w:rPr>
        <w:t>in the soil; enhancement of soil functionality, such as an increase in nutrient availability, a decrease in soil compactness, an increase in pH</w:t>
      </w:r>
      <w:r w:rsidR="00A74371" w:rsidRPr="00A74371">
        <w:rPr>
          <w:rFonts w:cs="Times New Roman"/>
          <w:szCs w:val="24"/>
        </w:rPr>
        <w:t xml:space="preserve"> </w:t>
      </w:r>
      <w:r w:rsidR="00A74371">
        <w:rPr>
          <w:rFonts w:cs="Times New Roman"/>
          <w:szCs w:val="24"/>
        </w:rPr>
        <w:t xml:space="preserve">of the </w:t>
      </w:r>
      <w:r w:rsidR="00A74371" w:rsidRPr="00681F96">
        <w:rPr>
          <w:rFonts w:cs="Times New Roman"/>
          <w:szCs w:val="24"/>
        </w:rPr>
        <w:t>soil</w:t>
      </w:r>
      <w:r w:rsidR="002D6EFC">
        <w:rPr>
          <w:rFonts w:cs="Times New Roman"/>
          <w:szCs w:val="24"/>
        </w:rPr>
        <w:t>; and</w:t>
      </w:r>
      <w:r w:rsidR="009851BB" w:rsidRPr="00681F96">
        <w:rPr>
          <w:rFonts w:cs="Times New Roman"/>
          <w:szCs w:val="24"/>
        </w:rPr>
        <w:t xml:space="preserve"> filtration</w:t>
      </w:r>
      <w:r w:rsidR="002D6EFC">
        <w:rPr>
          <w:rFonts w:cs="Times New Roman"/>
          <w:szCs w:val="24"/>
        </w:rPr>
        <w:t xml:space="preserve"> of soil water</w:t>
      </w:r>
      <w:r w:rsidR="00B50674">
        <w:rPr>
          <w:rFonts w:cs="Times New Roman"/>
          <w:szCs w:val="24"/>
        </w:rPr>
        <w:fldChar w:fldCharType="begin" w:fldLock="1"/>
      </w:r>
      <w:r w:rsidR="00B50674">
        <w:rPr>
          <w:rFonts w:cs="Times New Roman"/>
          <w:szCs w:val="24"/>
        </w:rPr>
        <w:instrText>ADDIN CSL_CITATION {"citationItems":[{"id":"ITEM-1","itemData":{"DOI":"10.1007/s13399-019-00572-5","ISBN":"1339901900","ISSN":"21906823","abstract":"In addition to the various options available for sewage sludge disposal, a possible process for sustainable resource recovery from this residue is its transformation into biochar, achieved by post-processing through pyrolysis. Biochar obtained from sewage sludge is considered one of the most interesting final products in a wastewater-based circular economy, as proven by the multitude of its possible uses tested so far in various applications. Recently, combined activated sludge (AS)-microalgae systems have been proposed to simultaneously remove both carbon and nutrients from wastewaters, as alternative to conventional technologies such as those based on denitrification and chemical phosphorus precipitation. Although this combined process could be efficient from the point of view of component removal from effluents, it generates potential issues to solid residue disposal practices, as algae normally respond poorly to traditional, mechanical drying processes. In this study, a disposal solution was investigated, consisting of pyrolysation of a mixed sludge/bioalgae matrix under different conditions: in such way, not only landfilled residuals are practically eliminated, but a material with multiple potential end uses is recovered. Process feedstock (algae, sludge and combinations thereof) and end-products (biochar and bio-oil) were characterised after pyrolysis under different conditions. Algae alone were also subject to preliminary solvent oil extraction to assess whether increased biochar production would result from such process variation (which it did, increasing biochar production by 25–33%). A comprehensive discussion on properties of end products as function of process design, possible applications in a circular economy cycle and advantages of co-pyrolysis follows.","author":[{"dropping-particle":"","family":"Bolognesi","given":"Silvia","non-dropping-particle":"","parse-names":false,"suffix":""},{"dropping-particle":"","family":"Bernardi","given":"Giorgia","non-dropping-particle":"","parse-names":false,"suffix":""},{"dropping-particle":"","family":"Callegari","given":"Arianna","non-dropping-particle":"","parse-names":false,"suffix":""},{"dropping-particle":"","family":"Dondi","given":"Daniele","non-dropping-particle":"","parse-names":false,"suffix":""},{"dropping-particle":"","family":"Capodaglio","given":"Andrea G.","non-dropping-particle":"","parse-names":false,"suffix":""}],"container-title":"Biomass Conversion and Biorefinery","id":"ITEM-1","issue":"2","issued":{"date-parts":[["2021"]]},"page":"289-299","publisher":"Biomass Conversion and Biorefinery","title":"Biochar production from sewage sludge and microalgae mixtures: properties, sustainability and possible role in circular economy","type":"article-journal","volume":"11"},"uris":["http://www.mendeley.com/documents/?uuid=0fc22c4b-e203-4842-bb39-56a2af0f8bcf"]}],"mendeley":{"formattedCitation":"[4]","plainTextFormattedCitation":"[4]","previouslyFormattedCitation":"[4]"},"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4]</w:t>
      </w:r>
      <w:r w:rsidR="00B50674">
        <w:rPr>
          <w:rFonts w:cs="Times New Roman"/>
          <w:szCs w:val="24"/>
        </w:rPr>
        <w:fldChar w:fldCharType="end"/>
      </w:r>
      <w:r w:rsidR="009851BB" w:rsidRPr="00681F96">
        <w:rPr>
          <w:rFonts w:cs="Times New Roman"/>
          <w:szCs w:val="24"/>
        </w:rPr>
        <w:t>. Recent</w:t>
      </w:r>
      <w:r w:rsidR="00560108">
        <w:rPr>
          <w:rFonts w:cs="Times New Roman"/>
          <w:szCs w:val="24"/>
        </w:rPr>
        <w:t>ly biochar</w:t>
      </w:r>
      <w:r w:rsidR="009851BB" w:rsidRPr="00681F96">
        <w:rPr>
          <w:rFonts w:cs="Times New Roman"/>
          <w:szCs w:val="24"/>
        </w:rPr>
        <w:t xml:space="preserve"> uses include energy generation, </w:t>
      </w:r>
      <w:r w:rsidR="00B50674" w:rsidRPr="00681F96">
        <w:rPr>
          <w:rFonts w:cs="Times New Roman"/>
          <w:szCs w:val="24"/>
        </w:rPr>
        <w:t>stabilization</w:t>
      </w:r>
      <w:r w:rsidR="009851BB" w:rsidRPr="00681F96">
        <w:rPr>
          <w:rFonts w:cs="Times New Roman"/>
          <w:szCs w:val="24"/>
        </w:rPr>
        <w:t xml:space="preserve"> and enhancement of biological processes, mitigation of climate change, and building additive. The properties of </w:t>
      </w:r>
      <w:r w:rsidR="00B50674" w:rsidRPr="00681F96">
        <w:rPr>
          <w:rFonts w:cs="Times New Roman"/>
          <w:szCs w:val="24"/>
        </w:rPr>
        <w:t>carbonized</w:t>
      </w:r>
      <w:r w:rsidR="009851BB" w:rsidRPr="00681F96">
        <w:rPr>
          <w:rFonts w:cs="Times New Roman"/>
          <w:szCs w:val="24"/>
        </w:rPr>
        <w:t xml:space="preserve"> organic matter are determined by the source material, as are the production-related operational parameters</w:t>
      </w:r>
      <w:r w:rsidR="00B50674">
        <w:rPr>
          <w:rFonts w:cs="Times New Roman"/>
          <w:szCs w:val="24"/>
        </w:rPr>
        <w:fldChar w:fldCharType="begin" w:fldLock="1"/>
      </w:r>
      <w:r w:rsidR="00B50674">
        <w:rPr>
          <w:rFonts w:cs="Times New Roman"/>
          <w:szCs w:val="24"/>
        </w:rPr>
        <w:instrText>ADDIN CSL_CITATION {"citationItems":[{"id":"ITEM-1","itemData":{"DOI":"10.5004/dwt.2017.20998","ISSN":"19443986","abstract":"Various strategies have been assessed over the years to minimize membrane fouling in MBR. Backwashing and relaxation, the integral part of MBR operation, have been considered to be effective for the control of membrane fouling. In this study, Box–Behnken design (BBD) method was employed to investigate the combined influence of permeate flux, backwashing and relaxation duration on the performance of MBR. Based on the experimental results, quadratic models for effluent quality parameters, namely COD, NH4–N, TN and TP removals were developed and the significance of these models was analyzed using the analysis of variance (ANOVA). Trans-membrane pressure (TMP) was monitored as the indicator of membrane fouling, and the increase in TMP was used to generate the regression model. Quadratic models based on the experimental results depicted that high permeate flux, backwashing and relaxation durations can negatively affect the performance of MBR. On the other hand, backwashing and relaxation durations were effective to minimize membrane fouling and the contribution of each tested variable was as follows: backwashing duration &gt; permeate flux &gt; relaxation duration. Since backwashing and relaxation durations negatively affected the removal of bulk organic and nutrients, optimization of these variable is vital for efficient performance of MBR. Based on the optimization of the variables, optimal backwashing and relaxation durations were 25 and 100 s, respectively, at a constant filtration duration of 8 min, while optimum permeate flux was 18 LMH.","author":[{"dropping-particle":"","family":"Asif","given":"Muhammad Bilal","non-dropping-particle":"","parse-names":false,"suffix":""},{"dropping-particle":"","family":"Habib","given":"Rasikh","non-dropping-particle":"","parse-names":false,"suffix":""},{"dropping-particle":"","family":"Iftekhar","given":"Sidra","non-dropping-particle":"","parse-names":false,"suffix":""},{"dropping-particle":"","family":"Khan","given":"Zahiruddin","non-dropping-particle":"","parse-names":false,"suffix":""},{"dropping-particle":"","family":"Majeed","given":"Nadeem","non-dropping-particle":"","parse-names":false,"suffix":""}],"container-title":"Desalination and Water Treatment","id":"ITEM-1","issue":"September","issued":{"date-parts":[["2017"]]},"page":"26-38","title":"Optimization of the operational parameters in a submerged membrane bioreactor using Box Behnken response surface methodology: Membrane fouling control and effluent quality","type":"article-journal","volume":"82"},"uris":["http://www.mendeley.com/documents/?uuid=06c5dacc-f242-4554-861b-c6740dd26461"]}],"mendeley":{"formattedCitation":"[5]","plainTextFormattedCitation":"[5]","previouslyFormattedCitation":"[5]"},"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5]</w:t>
      </w:r>
      <w:r w:rsidR="00B50674">
        <w:rPr>
          <w:rFonts w:cs="Times New Roman"/>
          <w:szCs w:val="24"/>
        </w:rPr>
        <w:fldChar w:fldCharType="end"/>
      </w:r>
      <w:r w:rsidR="009851BB" w:rsidRPr="00681F96">
        <w:rPr>
          <w:rFonts w:cs="Times New Roman"/>
          <w:szCs w:val="24"/>
        </w:rPr>
        <w:t>. The two primary processes for producing biochar are pyrolysis (slow or quick) and gasification. The chemical make-up of the biomass feedstock has a direct impact on the physical characteristics of the biochar generated. At temperatures above 120 °C, the majority of organic stuff starts to thermally degrade</w:t>
      </w:r>
      <w:r w:rsidR="00B50674">
        <w:rPr>
          <w:rFonts w:cs="Times New Roman"/>
          <w:szCs w:val="24"/>
        </w:rPr>
        <w:fldChar w:fldCharType="begin" w:fldLock="1"/>
      </w:r>
      <w:r w:rsidR="00B50674">
        <w:rPr>
          <w:rFonts w:cs="Times New Roman"/>
          <w:szCs w:val="24"/>
        </w:rPr>
        <w:instrText>ADDIN CSL_CITATION {"citationItems":[{"id":"ITEM-1","itemData":{"ISSN":"0924-2031","author":[{"dropping-particle":"","family":"Mahendiran","given":"R","non-dropping-particle":"","parse-names":false,"suffix":""},{"dropping-particle":"","family":"Subramanian","given":"P","non-dropping-particle":"","parse-names":false,"suffix":""},{"dropping-particle":"","family":"Karthikeyan","given":"S","non-dropping-particle":"","parse-names":false,"suffix":""},{"dropping-particle":"","family":"Surendrakumar","given":"A","non-dropping-particle":"","parse-names":false,"suffix":""},{"dropping-particle":"","family":"Ravi","given":"Y","non-dropping-particle":"","parse-names":false,"suffix":""},{"dropping-particle":"","family":"Choudhary","given":"Sharda","non-dropping-particle":"","parse-names":false,"suffix":""},{"dropping-particle":"","family":"Singh","given":"Ravindra","non-dropping-particle":"","parse-names":false,"suffix":""},{"dropping-particle":"","family":"Verma","given":"Arvind K","non-dropping-particle":"","parse-names":false,"suffix":""}],"container-title":"Vibrational Spectroscopy","id":"ITEM-1","issued":{"date-parts":[["2023"]]},"page":"103530","publisher":"Elsevier","title":"Instrumental evidence for biodegradation of tannery fleshings during anaerobic digestion and proteolytic enzyme hydrolysate study","type":"article-journal"},"uris":["http://www.mendeley.com/documents/?uuid=c33d10b5-7b23-48cd-954c-f669652e95af"]}],"mendeley":{"formattedCitation":"[6]","plainTextFormattedCitation":"[6]","previouslyFormattedCitation":"[6]"},"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6]</w:t>
      </w:r>
      <w:r w:rsidR="00B50674">
        <w:rPr>
          <w:rFonts w:cs="Times New Roman"/>
          <w:szCs w:val="24"/>
        </w:rPr>
        <w:fldChar w:fldCharType="end"/>
      </w:r>
      <w:r w:rsidR="009851BB" w:rsidRPr="00681F96">
        <w:rPr>
          <w:rFonts w:cs="Times New Roman"/>
          <w:szCs w:val="24"/>
        </w:rPr>
        <w:t xml:space="preserve">. Between </w:t>
      </w:r>
      <w:r w:rsidR="00992BF0">
        <w:rPr>
          <w:rFonts w:cs="Times New Roman"/>
          <w:szCs w:val="24"/>
        </w:rPr>
        <w:t xml:space="preserve">the temperature of </w:t>
      </w:r>
      <w:r w:rsidR="009851BB" w:rsidRPr="00681F96">
        <w:rPr>
          <w:rFonts w:cs="Times New Roman"/>
          <w:szCs w:val="24"/>
        </w:rPr>
        <w:t xml:space="preserve">200 and 260°C, hemicelluloses break down, cellulose </w:t>
      </w:r>
      <w:r w:rsidR="00992BF0">
        <w:rPr>
          <w:rFonts w:cs="Times New Roman"/>
          <w:szCs w:val="24"/>
        </w:rPr>
        <w:t xml:space="preserve">degraded </w:t>
      </w:r>
      <w:r w:rsidR="009851BB" w:rsidRPr="00681F96">
        <w:rPr>
          <w:rFonts w:cs="Times New Roman"/>
          <w:szCs w:val="24"/>
        </w:rPr>
        <w:t xml:space="preserve">between 240 and 350°C, and lignin </w:t>
      </w:r>
      <w:r w:rsidR="00992BF0">
        <w:rPr>
          <w:rFonts w:cs="Times New Roman"/>
          <w:szCs w:val="24"/>
        </w:rPr>
        <w:t xml:space="preserve">occurs </w:t>
      </w:r>
      <w:r w:rsidR="009851BB" w:rsidRPr="00681F96">
        <w:rPr>
          <w:rFonts w:cs="Times New Roman"/>
          <w:szCs w:val="24"/>
        </w:rPr>
        <w:t>between 280 and 500°C</w:t>
      </w:r>
      <w:r w:rsidR="00B50674">
        <w:rPr>
          <w:rFonts w:cs="Times New Roman"/>
          <w:szCs w:val="24"/>
        </w:rPr>
        <w:fldChar w:fldCharType="begin" w:fldLock="1"/>
      </w:r>
      <w:r w:rsidR="00B50674">
        <w:rPr>
          <w:rFonts w:cs="Times New Roman"/>
          <w:szCs w:val="24"/>
        </w:rPr>
        <w:instrText>ADDIN CSL_CITATION {"citationItems":[{"id":"ITEM-1","itemData":{"DOI":"10.3390/app10103492","ISSN":"20763417","abstract":"Biochar as a stable carbon-rich material shows incredible potential to handle water/wastewater contaminants. Its application is gaining increasing interest due to the availability of feedstock, the simplicity of the preparation methods, and their enhanced physico-chemical properties. The efficacy of biochar to remove organic and inorganic pollutants depends on its surface area, pore size distribution, surface functional groups, and the size of the molecules to be removed, while the physical architecture and surface properties of biochar depend on the nature of feedstock and the preparation method/conditions. For instance, pyrolysis at high temperatures generally produces hydrophobic biochars with higher surface area and micropore volume, allowing it to be more suitable for organic contaminants sorption, whereas biochars produced at low temperatures own smaller pore size, lower surface area, and higher oxygen-containing functional groups and are more suitable to remove inorganic contaminants. In the field of water/wastewater treatment, biochar can have extensive application prospects. Biochar have been widely used as an additive/support media during anaerobic digestion and as filter media for the removal of suspended matter, heavy metals and pathogens. Biochar was also tested for its efficiency as a support-based catalyst for the degradation of dyes and recalcitrant contaminants. The current review discusses on the different methods for biochar production and provides an overview of current applications of biochar in wastewater treatment.","author":[{"dropping-particle":"","family":"Enaime","given":"Ghizlane","non-dropping-particle":"","parse-names":false,"suffix":""},{"dropping-particle":"","family":"Baçaoui","given":"Abdelaziz","non-dropping-particle":"","parse-names":false,"suffix":""},{"dropping-particle":"","family":"Yaacoubi","given":"Abdelrani","non-dropping-particle":"","parse-names":false,"suffix":""},{"dropping-particle":"","family":"Lübken","given":"Manfred","non-dropping-particle":"","parse-names":false,"suffix":""}],"container-title":"Applied Sciences (Switzerland)","id":"ITEM-1","issue":"10","issued":{"date-parts":[["2020"]]},"title":"Biochar for wastewater treatment-conversion technologies and applications","type":"article-journal","volume":"10"},"uris":["http://www.mendeley.com/documents/?uuid=ac2a7942-2dd4-477a-93a4-26982a4232ba"]}],"mendeley":{"formattedCitation":"[7]","plainTextFormattedCitation":"[7]","previouslyFormattedCitation":"[7]"},"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7]</w:t>
      </w:r>
      <w:r w:rsidR="00B50674">
        <w:rPr>
          <w:rFonts w:cs="Times New Roman"/>
          <w:szCs w:val="24"/>
        </w:rPr>
        <w:fldChar w:fldCharType="end"/>
      </w:r>
      <w:r w:rsidR="00B50674">
        <w:rPr>
          <w:rFonts w:cs="Times New Roman"/>
          <w:szCs w:val="24"/>
        </w:rPr>
        <w:fldChar w:fldCharType="begin" w:fldLock="1"/>
      </w:r>
      <w:r w:rsidR="002B59CA">
        <w:rPr>
          <w:rFonts w:cs="Times New Roman"/>
          <w:szCs w:val="24"/>
        </w:rPr>
        <w:instrText>ADDIN CSL_CITATION {"citationItems":[{"id":"ITEM-1","itemData":{"DOI":"10.1016/j.fuproc.2022.107205","ISSN":"03783820","abstract":"The photothermal catalytic pyrolysis of low-density polyethylene (LDPE) plastics has been investigated with bifunctional photo-thermo catalysts in a novel photothermal reaction system. Six kinds of catalysts were introduced and explored in an in-situ fixed-bed reactor under 500 °C heated by solar simulator. The results indicated that the hydrogen production and jet fuel selectivity of Ni-Ti-Al catalyst were 34 mol/kg and 80% respectively, which were significantly higher than 7 mol/kg and 38% of Ti-Al. Catalysts loaded with Ni exhibited strong selectivity for aromatic hydrocarbon, achieving 49.51% for Ni-Al and 53.46% for Ni-Ti-Al especially. In addition, Ni-Ti-Al led to high-quality filamentous carbon tubes in smaller diameter, which presented high thermal stability and graphitization. Bifunctional catalyst, especially Ni-Ti-Al possesses obvious photothermal catalytic performance, which is ascribed to relaxations of photogenerated inter- and intra-band electrons of plasmonic metal Ni and excellent carriers transfer capability of non-plasmonic semiconductor TiO2. The production of hydrogen and jet fuel from plastic by photothermal catalytic pyrolysis provides an environmentally friendly way for high-value-recycling of large amount of the waste plastics.","author":[{"dropping-particle":"","family":"Luo","given":"Hao","non-dropping-particle":"","parse-names":false,"suffix":""},{"dropping-particle":"","family":"Yao","given":"Dingding","non-dropping-particle":"","parse-names":false,"suffix":""},{"dropping-particle":"","family":"Zeng","given":"Kuo","non-dropping-particle":"","parse-names":false,"suffix":""},{"dropping-particle":"","family":"Li","given":"Jun","non-dropping-particle":"","parse-names":false,"suffix":""},{"dropping-particle":"","family":"Yan","given":"Shuai","non-dropping-particle":"","parse-names":false,"suffix":""},{"dropping-particle":"","family":"Zhong","given":"Dian","non-dropping-particle":"","parse-names":false,"suffix":""},{"dropping-particle":"","family":"Hu","given":"Junhao","non-dropping-particle":"","parse-names":false,"suffix":""},{"dropping-particle":"","family":"Yang","given":"Haiping","non-dropping-particle":"","parse-names":false,"suffix":""},{"dropping-particle":"","family":"Chen","given":"Hanping","non-dropping-particle":"","parse-names":false,"suffix":""}],"container-title":"Fuel Processing Technology","id":"ITEM-1","issued":{"date-parts":[["2022"]]},"title":"Solar pyrolysis of waste plastics with photothermal catalysts for high-value products","type":"article-journal","volume":"230"},"uris":["http://www.mendeley.com/documents/?uuid=3b1fbf7c-e1c9-40c1-9a8e-c3c2f2826804"]}],"mendeley":{"formattedCitation":"[8]","plainTextFormattedCitation":"[8]","previouslyFormattedCitation":"[8]"},"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8]</w:t>
      </w:r>
      <w:r w:rsidR="00B50674">
        <w:rPr>
          <w:rFonts w:cs="Times New Roman"/>
          <w:szCs w:val="24"/>
        </w:rPr>
        <w:fldChar w:fldCharType="end"/>
      </w:r>
      <w:r w:rsidR="009851BB" w:rsidRPr="00681F96">
        <w:rPr>
          <w:rFonts w:cs="Times New Roman"/>
          <w:szCs w:val="24"/>
        </w:rPr>
        <w:t>. The ratios of these components will therefore impact the level of reactivity and, consequently, the degree of physical structure modification after processing. High porosity and pores that range in size from micro to macro are characteristics of biochar</w:t>
      </w:r>
      <w:r w:rsidR="00B50674">
        <w:rPr>
          <w:rFonts w:cs="Times New Roman"/>
          <w:szCs w:val="24"/>
        </w:rPr>
        <w:fldChar w:fldCharType="begin" w:fldLock="1"/>
      </w:r>
      <w:r w:rsidR="002B59CA">
        <w:rPr>
          <w:rFonts w:cs="Times New Roman"/>
          <w:szCs w:val="24"/>
        </w:rPr>
        <w:instrText>ADDIN CSL_CITATION {"citationItems":[{"id":"ITEM-1","itemData":{"DOI":"10.1007/s10934-019-00823-w","ISBN":"0123456789","ISSN":"15734854","abstract":"In this study, activated biochar was produced using pilot-scale technologies of fast pyrolysis and activation to create desirable morphology, surface chemistry, and adsorptive properties for application in supercapacitors. First, residues from white birch were converted into biochar by fast pyrolysis (~ 450 °C). Then, physical (using CO2) or chemical (using KOH) activation was carried out in a homemade pilot-scale furnace at 900 °C. These synthesized materials presented distinct porosity structures: micro-/mesoporous (CO2 material) and highly microporous (KOH material), reaching surface areas of up to 1700 m2 g−1. Electrochemical results showed that KOH-activated biochar had higher specific electrical capacitance in both acidic and neutral electrolytes with a maximum specific capacitance value of 350 and 118 F g−1 at 1 A g−1, respectively; while, for CO2-activated biochar, the maximum obtained values were 204 and 14 F g−1. The greater proportion of oxygenated and nitrogenated functional groups on the surface of the KOH activated biochar, along with its high surface area (with wider porosity), improved its performance as a supercapacitor electrode. Specifically, the low proportion of ultramicropores was determinant for its better electrochemical behavior, especially in the neutral electrolyte. Indeed, these results are similar to those found in the literature on the electrical capacitance of carbonaceous materials synthesized in a small-scale furnace. Thus, the chemical-activated biochar made from wood residues in pilot-scale furnaces is a promising material for use as electrodes for supercapacitors.","author":[{"dropping-particle":"","family":"Braghiroli","given":"Flavia Lega","non-dropping-particle":"","parse-names":false,"suffix":""},{"dropping-particle":"","family":"Cuña","given":"Andrés","non-dropping-particle":"","parse-names":false,"suffix":""},{"dropping-particle":"","family":"Silva","given":"Elen Leal","non-dropping-particle":"da","parse-names":false,"suffix":""},{"dropping-particle":"","family":"Amaral-Labat","given":"Gisele","non-dropping-particle":"","parse-names":false,"suffix":""},{"dropping-particle":"","family":"Lenz e Silva","given":"Guilherme F.B.","non-dropping-particle":"","parse-names":false,"suffix":""},{"dropping-particle":"","family":"Bouafif","given":"Hassine","non-dropping-particle":"","parse-names":false,"suffix":""},{"dropping-particle":"","family":"Koubaa","given":"Ahmed","non-dropping-particle":"","parse-names":false,"suffix":""}],"container-title":"Journal of Porous Materials","id":"ITEM-1","issue":"2","issued":{"date-parts":[["2020"]]},"page":"537-548","publisher":"Springer US","title":"The conversion of wood residues, using pilot-scale technologies, into porous activated biochars for supercapacitors","type":"article-journal","volume":"27"},"uris":["http://www.mendeley.com/documents/?uuid=004a5814-f7b9-48e1-98f9-43e9aed86717"]}],"mendeley":{"formattedCitation":"[9]","plainTextFormattedCitation":"[9]","previouslyFormattedCitation":"[9]"},"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9]</w:t>
      </w:r>
      <w:r w:rsidR="00B50674">
        <w:rPr>
          <w:rFonts w:cs="Times New Roman"/>
          <w:szCs w:val="24"/>
        </w:rPr>
        <w:fldChar w:fldCharType="end"/>
      </w:r>
      <w:r w:rsidR="009851BB" w:rsidRPr="00681F96">
        <w:rPr>
          <w:rFonts w:cs="Times New Roman"/>
          <w:szCs w:val="24"/>
        </w:rPr>
        <w:t xml:space="preserve">. </w:t>
      </w:r>
      <w:r w:rsidR="005D14C0" w:rsidRPr="005D14C0">
        <w:rPr>
          <w:rFonts w:cs="Times New Roman"/>
          <w:szCs w:val="24"/>
        </w:rPr>
        <w:t>Because they can serve as habitats for symbiotic microorganisms, large holes are crucial for enhancing soil quality. The vascular bundles of the raw biomass are where these holes are located. The main components of biochar are carbon, ash, volatile matter,</w:t>
      </w:r>
      <w:r w:rsidR="005D14C0">
        <w:rPr>
          <w:rFonts w:cs="Times New Roman"/>
          <w:szCs w:val="24"/>
        </w:rPr>
        <w:t xml:space="preserve"> and moisture</w:t>
      </w:r>
      <w:r w:rsidR="007F0DBA" w:rsidRPr="00681F96">
        <w:rPr>
          <w:rFonts w:cs="Times New Roman"/>
          <w:szCs w:val="24"/>
        </w:rPr>
        <w:t>. The feedstock material and operation settings have an impact on the percentage content of each component</w:t>
      </w:r>
      <w:r w:rsidR="00B50674">
        <w:rPr>
          <w:rFonts w:cs="Times New Roman"/>
          <w:szCs w:val="24"/>
        </w:rPr>
        <w:fldChar w:fldCharType="begin" w:fldLock="1"/>
      </w:r>
      <w:r w:rsidR="002B59CA">
        <w:rPr>
          <w:rFonts w:cs="Times New Roman"/>
          <w:szCs w:val="24"/>
        </w:rPr>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title":"Review on biomass feedstocks, pyrolysis mechanism and physicochemical properties of biochar: State-of-the-art framework to speed up vision of circular bioeconomy","type":"article-journal","volume":"297"},"uris":["http://www.mendeley.com/documents/?uuid=e8cdb4cf-16cf-4b27-ba60-357ee06b71f7"]}],"mendeley":{"formattedCitation":"[10]","plainTextFormattedCitation":"[10]","previouslyFormattedCitation":"[10]"},"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10]</w:t>
      </w:r>
      <w:r w:rsidR="00B50674">
        <w:rPr>
          <w:rFonts w:cs="Times New Roman"/>
          <w:szCs w:val="24"/>
        </w:rPr>
        <w:fldChar w:fldCharType="end"/>
      </w:r>
      <w:r w:rsidR="00B50674">
        <w:rPr>
          <w:rFonts w:cs="Times New Roman"/>
          <w:szCs w:val="24"/>
        </w:rPr>
        <w:fldChar w:fldCharType="begin" w:fldLock="1"/>
      </w:r>
      <w:r w:rsidR="002B59CA">
        <w:rPr>
          <w:rFonts w:cs="Times New Roman"/>
          <w:szCs w:val="24"/>
        </w:rPr>
        <w:instrText>ADDIN CSL_CITATION {"citationItems":[{"id":"ITEM-1","itemData":{"DOI":"10.1016/j.jaap.2019.04.021","ISSN":"01652370","abstract":"Slow pyrolysis has been generally recognized as an improper mode of bio-oil production because it produces a low liquid yield of ˜30 wt.%. This research introduces a type of innovation in which the designed helical screw-fluidized bed reactor can operate in the slow-pyrolysis mode to obtain high-yielding liquids. The concept of the reactor was designed to develop the fluidization condition by using a mechanical device. Experiments were performed at the heating rate of 10 °C/min to achieve 500 °C without using any inert gases. The focus of the preliminary study was on reactor performance, particularly for a setting with helical rotation (50 rpm) and another one without rotation (0 rpm). For the setting without the influence of helical screw rotation, the obtained liquid yield was 38.4 wt.%. Then, the liquid yield was remarkably increased to 51.6 wt.% when the 50-rpm condition was applied. The liquid obtained from the 50-rpm condition contained a higher proportion of organic phase than aqueous phase. The presence of oxygen compound in the organic phase in the 50-rpm condition was lower than that in the 0-rpm condition. Apart from the ability to obtain high-yielding liquids in the slow-pyrolysis condition, the reactor also has other good features, such as low pyrolysis time, fast vapor production, non-agglomeration of particles, non-occurrence of pressure drop during process implementation, and production of good-quality byproduct char.","author":[{"dropping-particle":"","family":"Qureshi","given":"Khan Muhammad","non-dropping-particle":"","parse-names":false,"suffix":""},{"dropping-particle":"","family":"Abnisa","given":"Faisal","non-dropping-particle":"","parse-names":false,"suffix":""},{"dropping-particle":"","family":"Wan Daud","given":"Wan Mohd Ashri","non-dropping-particle":"","parse-names":false,"suffix":""}],"container-title":"Journal of Analytical and Applied Pyrolysis","id":"ITEM-1","issue":"January","issued":{"date-parts":[["2019"]]},"page":"104605","publisher":"Elsevier","title":"Novel helical screw-fluidized bed reactor for bio-oil production in slow-pyrolysis mode: A preliminary study","type":"article-journal","volume":"142"},"uris":["http://www.mendeley.com/documents/?uuid=fc763368-e9a7-462d-b25e-2493f9e009e9"]}],"mendeley":{"formattedCitation":"[11]","plainTextFormattedCitation":"[11]","previouslyFormattedCitation":"[11]"},"properties":{"noteIndex":0},"schema":"https://github.com/citation-style-language/schema/raw/master/csl-citation.json"}</w:instrText>
      </w:r>
      <w:r w:rsidR="00B50674">
        <w:rPr>
          <w:rFonts w:cs="Times New Roman"/>
          <w:szCs w:val="24"/>
        </w:rPr>
        <w:fldChar w:fldCharType="separate"/>
      </w:r>
      <w:r w:rsidR="00B50674" w:rsidRPr="00B50674">
        <w:rPr>
          <w:rFonts w:cs="Times New Roman"/>
          <w:noProof/>
          <w:szCs w:val="24"/>
        </w:rPr>
        <w:t>[11]</w:t>
      </w:r>
      <w:r w:rsidR="00B50674">
        <w:rPr>
          <w:rFonts w:cs="Times New Roman"/>
          <w:szCs w:val="24"/>
        </w:rPr>
        <w:fldChar w:fldCharType="end"/>
      </w:r>
      <w:r w:rsidR="007F0DBA" w:rsidRPr="00681F96">
        <w:rPr>
          <w:rFonts w:cs="Times New Roman"/>
          <w:szCs w:val="24"/>
        </w:rPr>
        <w:t>. The carbon content of biochar made from plant-based sources is higher and ranges from 51% to a high percentage</w:t>
      </w:r>
      <w:r w:rsidR="002B59CA">
        <w:rPr>
          <w:rFonts w:cs="Times New Roman"/>
          <w:szCs w:val="24"/>
        </w:rPr>
        <w:fldChar w:fldCharType="begin" w:fldLock="1"/>
      </w:r>
      <w:r w:rsidR="005D4D86">
        <w:rPr>
          <w:rFonts w:cs="Times New Roman"/>
          <w:szCs w:val="24"/>
        </w:rPr>
        <w:instrText>ADDIN CSL_CITATION {"citationItems":[{"id":"ITEM-1","itemData":{"ISSN":"0196-8904","author":[{"dropping-particle":"","family":"Cheng","given":"Fangwei","non-dropping-particle":"","parse-names":false,"suffix":""},{"dropping-particle":"","family":"Luo","given":"Hongxi","non-dropping-particle":"","parse-names":false,"suffix":""},{"dropping-particle":"","family":"Colosi","given":"Lisa M","non-dropping-particle":"","parse-names":false,"suffix":""}],"container-title":"Energy Conversion and Management","id":"ITEM-1","issued":{"date-parts":[["2020"]]},"page":"113258","publisher":"Elsevier","title":"Slow pyrolysis as a platform for negative emissions technology: An integration of machine learning models, life cycle assessment, and economic analysis","type":"article-journal","volume":"223"},"uris":["http://www.mendeley.com/documents/?uuid=47f30726-ab36-4082-9664-64639b5eae2a"]}],"mendeley":{"formattedCitation":"[12]","plainTextFormattedCitation":"[12]","previouslyFormattedCitation":"[12]"},"properties":{"noteIndex":0},"schema":"https://github.com/citation-style-language/schema/raw/master/csl-citation.json"}</w:instrText>
      </w:r>
      <w:r w:rsidR="002B59CA">
        <w:rPr>
          <w:rFonts w:cs="Times New Roman"/>
          <w:szCs w:val="24"/>
        </w:rPr>
        <w:fldChar w:fldCharType="separate"/>
      </w:r>
      <w:r w:rsidR="002B59CA" w:rsidRPr="002B59CA">
        <w:rPr>
          <w:rFonts w:cs="Times New Roman"/>
          <w:noProof/>
          <w:szCs w:val="24"/>
        </w:rPr>
        <w:t>[12]</w:t>
      </w:r>
      <w:r w:rsidR="002B59CA">
        <w:rPr>
          <w:rFonts w:cs="Times New Roman"/>
          <w:szCs w:val="24"/>
        </w:rPr>
        <w:fldChar w:fldCharType="end"/>
      </w:r>
      <w:r w:rsidR="007F0DBA" w:rsidRPr="00681F96">
        <w:rPr>
          <w:rFonts w:cs="Times New Roman"/>
          <w:szCs w:val="24"/>
        </w:rPr>
        <w:t xml:space="preserve">. </w:t>
      </w:r>
      <w:r w:rsidR="00FD76A3" w:rsidRPr="00FD76A3">
        <w:rPr>
          <w:rFonts w:cs="Times New Roman"/>
          <w:szCs w:val="24"/>
        </w:rPr>
        <w:t>Understanding the main mechanisms generating changes in biochar's physicochemical properties during processing for diverse feedstock sources and operating conditions is necessary to assess its potential for application both today and in the future. Therefore, the decomposition of biomass is covered in this chapter alo</w:t>
      </w:r>
      <w:r w:rsidR="00FD76A3">
        <w:rPr>
          <w:rFonts w:cs="Times New Roman"/>
          <w:szCs w:val="24"/>
        </w:rPr>
        <w:t>ng with how biochar is produced</w:t>
      </w:r>
      <w:r w:rsidR="007F0DBA" w:rsidRPr="00681F96">
        <w:rPr>
          <w:rFonts w:cs="Times New Roman"/>
          <w:szCs w:val="24"/>
        </w:rPr>
        <w:t>.</w:t>
      </w:r>
    </w:p>
    <w:p w:rsidR="007F0DBA" w:rsidRPr="00681F96" w:rsidRDefault="007F0DBA" w:rsidP="007F0DBA">
      <w:pPr>
        <w:pStyle w:val="ListParagraph"/>
        <w:numPr>
          <w:ilvl w:val="0"/>
          <w:numId w:val="1"/>
        </w:numPr>
        <w:spacing w:line="360" w:lineRule="auto"/>
        <w:ind w:left="360"/>
        <w:jc w:val="both"/>
        <w:rPr>
          <w:rFonts w:cs="Times New Roman"/>
          <w:b/>
          <w:szCs w:val="24"/>
        </w:rPr>
      </w:pPr>
      <w:r w:rsidRPr="00681F96">
        <w:rPr>
          <w:rFonts w:cs="Times New Roman"/>
          <w:b/>
          <w:szCs w:val="24"/>
        </w:rPr>
        <w:lastRenderedPageBreak/>
        <w:t>Biochar production technologies</w:t>
      </w:r>
    </w:p>
    <w:p w:rsidR="007F0DBA" w:rsidRDefault="007F0DBA" w:rsidP="007F0DBA">
      <w:pPr>
        <w:spacing w:line="360" w:lineRule="auto"/>
        <w:ind w:firstLine="720"/>
        <w:jc w:val="both"/>
        <w:rPr>
          <w:rFonts w:cs="Times New Roman"/>
          <w:szCs w:val="24"/>
        </w:rPr>
      </w:pPr>
      <w:r w:rsidRPr="00681F96">
        <w:rPr>
          <w:rFonts w:cs="Times New Roman"/>
          <w:szCs w:val="24"/>
        </w:rPr>
        <w:t>A growth in its conversion into biochar has been prompted by an ever-increasing appeti</w:t>
      </w:r>
      <w:r w:rsidR="00AD2127">
        <w:rPr>
          <w:rFonts w:cs="Times New Roman"/>
          <w:szCs w:val="24"/>
        </w:rPr>
        <w:t xml:space="preserve">te for employing it in various </w:t>
      </w:r>
      <w:r w:rsidRPr="00681F96">
        <w:rPr>
          <w:rFonts w:cs="Times New Roman"/>
          <w:szCs w:val="24"/>
        </w:rPr>
        <w:t>applications. Making biochar involves a standard method called thermochemical conversion. Pyrolysis, hydrothermal carbonization (HTC), gasification, torrefaction, and hydrothermal liquefaction are examples of thermochemical conversion processes.</w:t>
      </w:r>
      <w:r w:rsidR="00224FF3">
        <w:rPr>
          <w:rFonts w:cs="Times New Roman"/>
          <w:szCs w:val="24"/>
        </w:rPr>
        <w:t xml:space="preserve"> The process flow charts for pyrolysis and gasification is shown in the figure 1.</w:t>
      </w:r>
    </w:p>
    <w:p w:rsidR="00937D3E" w:rsidRDefault="00937D3E" w:rsidP="00937D3E">
      <w:pPr>
        <w:spacing w:line="360" w:lineRule="auto"/>
        <w:jc w:val="both"/>
        <w:rPr>
          <w:rFonts w:cs="Times New Roman"/>
          <w:szCs w:val="24"/>
        </w:rPr>
      </w:pPr>
      <w:r>
        <w:rPr>
          <w:rFonts w:cs="Times New Roman"/>
          <w:noProof/>
          <w:szCs w:val="24"/>
        </w:rPr>
        <w:drawing>
          <wp:inline distT="0" distB="0" distL="0" distR="0" wp14:anchorId="6A9022F4">
            <wp:extent cx="5944235" cy="22987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4235" cy="2298700"/>
                    </a:xfrm>
                    <a:prstGeom prst="rect">
                      <a:avLst/>
                    </a:prstGeom>
                    <a:noFill/>
                  </pic:spPr>
                </pic:pic>
              </a:graphicData>
            </a:graphic>
          </wp:inline>
        </w:drawing>
      </w:r>
    </w:p>
    <w:p w:rsidR="00937D3E" w:rsidRPr="00937D3E" w:rsidRDefault="00937D3E" w:rsidP="00937D3E">
      <w:pPr>
        <w:spacing w:line="360" w:lineRule="auto"/>
        <w:jc w:val="center"/>
        <w:rPr>
          <w:rFonts w:cs="Times New Roman"/>
          <w:b/>
          <w:szCs w:val="24"/>
        </w:rPr>
      </w:pPr>
      <w:r w:rsidRPr="00937D3E">
        <w:rPr>
          <w:rFonts w:cs="Times New Roman"/>
          <w:b/>
          <w:szCs w:val="24"/>
        </w:rPr>
        <w:t>Fig.1: Process flow chart for A) pyrolysis and B) gasification for the production of biochar</w:t>
      </w:r>
    </w:p>
    <w:p w:rsidR="007F0DBA" w:rsidRPr="00681F96" w:rsidRDefault="007F0DBA" w:rsidP="00656885">
      <w:pPr>
        <w:pStyle w:val="ListParagraph"/>
        <w:numPr>
          <w:ilvl w:val="1"/>
          <w:numId w:val="1"/>
        </w:numPr>
        <w:spacing w:line="360" w:lineRule="auto"/>
        <w:ind w:left="360"/>
        <w:jc w:val="both"/>
        <w:rPr>
          <w:rFonts w:cs="Times New Roman"/>
          <w:b/>
          <w:szCs w:val="24"/>
        </w:rPr>
      </w:pPr>
      <w:r w:rsidRPr="00681F96">
        <w:rPr>
          <w:rFonts w:cs="Times New Roman"/>
          <w:b/>
          <w:szCs w:val="24"/>
        </w:rPr>
        <w:t>Gasification</w:t>
      </w:r>
    </w:p>
    <w:p w:rsidR="007F0DBA" w:rsidRDefault="00656885" w:rsidP="00656885">
      <w:pPr>
        <w:spacing w:line="360" w:lineRule="auto"/>
        <w:ind w:firstLine="720"/>
        <w:jc w:val="both"/>
        <w:rPr>
          <w:rFonts w:cs="Times New Roman"/>
          <w:szCs w:val="24"/>
        </w:rPr>
      </w:pPr>
      <w:r w:rsidRPr="00681F96">
        <w:rPr>
          <w:rFonts w:cs="Times New Roman"/>
          <w:szCs w:val="24"/>
        </w:rPr>
        <w:t xml:space="preserve">This thermochemical process converts carbon-rich materials into syngas, which is a mixture of gaseous </w:t>
      </w:r>
      <w:r w:rsidR="002D30DA">
        <w:rPr>
          <w:rFonts w:cs="Times New Roman"/>
          <w:szCs w:val="24"/>
        </w:rPr>
        <w:t xml:space="preserve">output </w:t>
      </w:r>
      <w:r w:rsidRPr="00681F96">
        <w:rPr>
          <w:rFonts w:cs="Times New Roman"/>
          <w:szCs w:val="24"/>
        </w:rPr>
        <w:t xml:space="preserve">products such </w:t>
      </w:r>
      <w:r w:rsidR="002D30DA">
        <w:rPr>
          <w:rFonts w:cs="Times New Roman"/>
          <w:szCs w:val="24"/>
        </w:rPr>
        <w:t>carbon monoxide (</w:t>
      </w:r>
      <w:r w:rsidRPr="00681F96">
        <w:rPr>
          <w:rFonts w:cs="Times New Roman"/>
          <w:szCs w:val="24"/>
        </w:rPr>
        <w:t>CO</w:t>
      </w:r>
      <w:r w:rsidR="002D30DA">
        <w:rPr>
          <w:rFonts w:cs="Times New Roman"/>
          <w:szCs w:val="24"/>
        </w:rPr>
        <w:t>)</w:t>
      </w:r>
      <w:r w:rsidRPr="00681F96">
        <w:rPr>
          <w:rFonts w:cs="Times New Roman"/>
          <w:szCs w:val="24"/>
        </w:rPr>
        <w:t xml:space="preserve">, </w:t>
      </w:r>
      <w:r w:rsidR="002D30DA">
        <w:rPr>
          <w:rFonts w:cs="Times New Roman"/>
          <w:szCs w:val="24"/>
        </w:rPr>
        <w:t>carbon-di-oxide (</w:t>
      </w:r>
      <w:r w:rsidRPr="00681F96">
        <w:rPr>
          <w:rFonts w:cs="Times New Roman"/>
          <w:szCs w:val="24"/>
        </w:rPr>
        <w:t>CO</w:t>
      </w:r>
      <w:r w:rsidRPr="00437309">
        <w:rPr>
          <w:rFonts w:cs="Times New Roman"/>
          <w:szCs w:val="24"/>
          <w:vertAlign w:val="subscript"/>
        </w:rPr>
        <w:t>2</w:t>
      </w:r>
      <w:r w:rsidR="002D30DA">
        <w:rPr>
          <w:rFonts w:cs="Times New Roman"/>
          <w:szCs w:val="24"/>
          <w:vertAlign w:val="subscript"/>
        </w:rPr>
        <w:t>)</w:t>
      </w:r>
      <w:r w:rsidRPr="00681F96">
        <w:rPr>
          <w:rFonts w:cs="Times New Roman"/>
          <w:szCs w:val="24"/>
        </w:rPr>
        <w:t xml:space="preserve">, </w:t>
      </w:r>
      <w:r w:rsidR="002D30DA">
        <w:rPr>
          <w:rFonts w:cs="Times New Roman"/>
          <w:szCs w:val="24"/>
        </w:rPr>
        <w:t>methane (</w:t>
      </w:r>
      <w:r w:rsidRPr="00681F96">
        <w:rPr>
          <w:rFonts w:cs="Times New Roman"/>
          <w:szCs w:val="24"/>
        </w:rPr>
        <w:t>CH</w:t>
      </w:r>
      <w:r w:rsidRPr="00437309">
        <w:rPr>
          <w:rFonts w:cs="Times New Roman"/>
          <w:szCs w:val="24"/>
          <w:vertAlign w:val="subscript"/>
        </w:rPr>
        <w:t>4</w:t>
      </w:r>
      <w:r w:rsidR="002D30DA" w:rsidRPr="002D30DA">
        <w:rPr>
          <w:rFonts w:cs="Times New Roman"/>
          <w:szCs w:val="24"/>
        </w:rPr>
        <w:t>)</w:t>
      </w:r>
      <w:r w:rsidRPr="00681F96">
        <w:rPr>
          <w:rFonts w:cs="Times New Roman"/>
          <w:szCs w:val="24"/>
        </w:rPr>
        <w:t xml:space="preserve">, </w:t>
      </w:r>
      <w:r w:rsidR="002D30DA">
        <w:rPr>
          <w:rFonts w:cs="Times New Roman"/>
          <w:szCs w:val="24"/>
        </w:rPr>
        <w:t>hydrogen (</w:t>
      </w:r>
      <w:r w:rsidRPr="00681F96">
        <w:rPr>
          <w:rFonts w:cs="Times New Roman"/>
          <w:szCs w:val="24"/>
        </w:rPr>
        <w:t>H</w:t>
      </w:r>
      <w:r w:rsidRPr="00437309">
        <w:rPr>
          <w:rFonts w:cs="Times New Roman"/>
          <w:szCs w:val="24"/>
          <w:vertAlign w:val="subscript"/>
        </w:rPr>
        <w:t>2</w:t>
      </w:r>
      <w:r w:rsidR="002D30DA" w:rsidRPr="002D30DA">
        <w:rPr>
          <w:rFonts w:cs="Times New Roman"/>
          <w:szCs w:val="24"/>
        </w:rPr>
        <w:t>)</w:t>
      </w:r>
      <w:r w:rsidRPr="00681F96">
        <w:rPr>
          <w:rFonts w:cs="Times New Roman"/>
          <w:szCs w:val="24"/>
        </w:rPr>
        <w:t xml:space="preserve">, and traces of </w:t>
      </w:r>
      <w:r w:rsidR="002D30DA">
        <w:rPr>
          <w:rFonts w:cs="Times New Roman"/>
          <w:szCs w:val="24"/>
        </w:rPr>
        <w:t xml:space="preserve">some </w:t>
      </w:r>
      <w:r w:rsidRPr="00681F96">
        <w:rPr>
          <w:rFonts w:cs="Times New Roman"/>
          <w:szCs w:val="24"/>
        </w:rPr>
        <w:t>hydrocarbons</w:t>
      </w:r>
      <w:r w:rsidR="00AD74CE">
        <w:rPr>
          <w:rFonts w:cs="Times New Roman"/>
          <w:szCs w:val="24"/>
        </w:rPr>
        <w:fldChar w:fldCharType="begin" w:fldLock="1"/>
      </w:r>
      <w:r w:rsidR="005D4D86">
        <w:rPr>
          <w:rFonts w:cs="Times New Roman"/>
          <w:szCs w:val="24"/>
        </w:rPr>
        <w:instrText>ADDIN CSL_CITATION {"citationItems":[{"id":"ITEM-1","itemData":{"DOI":"10.1016/B978-0-323-88427-3.00022-2","ISBN":"9780323884273","abstract":"The chapter provides insight into various processes for converting biomass to bio-derived fuels. The thermochemical conversion processes like pyrolysis, hydrothermal cracking, gasification, and similar processes using catalytic or non-catalytic methods developed in various research organizations are summarized. The technology packages developed are at various stages of scale-up and implementation. Based on the different approaches, the overall efficiency of conversion of biomass to fuels vary. Research at the Indian Institute of Science, Bangalore, on the thermochemical conversion of biomass provides an opportunity to synthesize energetic chemicals of desired carbon to hydrogen ratio and functional structure using CO and H2 as the principal building blocks. A novel fixed-bed reactor can accept a range of biomass with oxy-steam as reactants and efficiently convert the biomass to bio-syngas, a hydrogen-rich mixture containing H2/CO/CH4/CO2/N2 components along with other trace compounds. Gaseous mixture with hydrogen volume fraction between 20% and 50% and H2/CO ratio from 1.0 to over 4.0 can be realized under appropriate conditions using Air/Oxygen/Steam as the gasifying media. Further, using downstream separation techniques results in yields of ~ 100 g of H2/kg of biomass and ~ 500 g of H2-CO mixture (2:1 ratio-methanol synthesis) at over 75% efficiency. Analysis for the downstream process from syngas to the product gas suggests that the generated gas is of quality as required for end-product needs as per the existing processes. Beyond H2, the ratio-controlled syngas can be used for the synthesis of methanol, Ethanol, high hydrocarbons, etc., using established synthesis techniques. The multi-fuel-based technology can be feed agnostic and can handle a range of agro-residues.","author":[{"dropping-particle":"","family":"Dasappa","given":"S.","non-dropping-particle":"","parse-names":false,"suffix":""},{"dropping-particle":"","family":"Shivapuji","given":"Anand M.","non-dropping-particle":"","parse-names":false,"suffix":""}],"container-title":"Advanced Biofuel Technologies: Present Status, Challenges and Future Prospects","id":"ITEM-1","issued":{"date-parts":[["2021"]]},"page":"305-332","title":"Biomass gasification: Thermochemical route to energetic bio-chemicals","type":"article-journal"},"uris":["http://www.mendeley.com/documents/?uuid=55804c69-06b4-4719-a726-210cba23593b"]}],"mendeley":{"formattedCitation":"[13]","plainTextFormattedCitation":"[13]","previouslyFormattedCitation":"[13]"},"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3]</w:t>
      </w:r>
      <w:r w:rsidR="00AD74CE">
        <w:rPr>
          <w:rFonts w:cs="Times New Roman"/>
          <w:szCs w:val="24"/>
        </w:rPr>
        <w:fldChar w:fldCharType="end"/>
      </w:r>
      <w:r w:rsidRPr="00681F96">
        <w:rPr>
          <w:rFonts w:cs="Times New Roman"/>
          <w:szCs w:val="24"/>
        </w:rPr>
        <w:t>. In an environment</w:t>
      </w:r>
      <w:r w:rsidR="002D30DA">
        <w:rPr>
          <w:rFonts w:cs="Times New Roman"/>
          <w:szCs w:val="24"/>
        </w:rPr>
        <w:t>al factors</w:t>
      </w:r>
      <w:r w:rsidRPr="00681F96">
        <w:rPr>
          <w:rFonts w:cs="Times New Roman"/>
          <w:szCs w:val="24"/>
        </w:rPr>
        <w:t xml:space="preserve"> with few </w:t>
      </w:r>
      <w:r w:rsidR="003C2A05" w:rsidRPr="00681F96">
        <w:rPr>
          <w:rFonts w:cs="Times New Roman"/>
          <w:szCs w:val="24"/>
        </w:rPr>
        <w:t>oxidizing</w:t>
      </w:r>
      <w:r w:rsidR="002D30DA">
        <w:rPr>
          <w:rFonts w:cs="Times New Roman"/>
          <w:szCs w:val="24"/>
        </w:rPr>
        <w:t xml:space="preserve"> materials</w:t>
      </w:r>
      <w:r w:rsidRPr="00681F96">
        <w:rPr>
          <w:rFonts w:cs="Times New Roman"/>
          <w:szCs w:val="24"/>
        </w:rPr>
        <w:t xml:space="preserve">, such as oxygen, </w:t>
      </w:r>
      <w:r w:rsidR="002D30DA" w:rsidRPr="00681F96">
        <w:rPr>
          <w:rFonts w:cs="Times New Roman"/>
          <w:szCs w:val="24"/>
        </w:rPr>
        <w:t>carbon dioxide,</w:t>
      </w:r>
      <w:r w:rsidR="002D30DA">
        <w:rPr>
          <w:rFonts w:cs="Times New Roman"/>
          <w:szCs w:val="24"/>
        </w:rPr>
        <w:t xml:space="preserve"> </w:t>
      </w:r>
      <w:r w:rsidRPr="00681F96">
        <w:rPr>
          <w:rFonts w:cs="Times New Roman"/>
          <w:szCs w:val="24"/>
        </w:rPr>
        <w:t xml:space="preserve">nitrogen, steam, or a </w:t>
      </w:r>
      <w:r w:rsidR="002D30DA">
        <w:rPr>
          <w:rFonts w:cs="Times New Roman"/>
          <w:szCs w:val="24"/>
        </w:rPr>
        <w:t>different combination of these gaseous products of</w:t>
      </w:r>
      <w:r w:rsidRPr="00681F96">
        <w:rPr>
          <w:rFonts w:cs="Times New Roman"/>
          <w:szCs w:val="24"/>
        </w:rPr>
        <w:t xml:space="preserve"> gasification occurs at h</w:t>
      </w:r>
      <w:r w:rsidR="0065592D">
        <w:rPr>
          <w:rFonts w:cs="Times New Roman"/>
          <w:szCs w:val="24"/>
        </w:rPr>
        <w:t>igh temperatures between 700 to</w:t>
      </w:r>
      <w:r w:rsidRPr="00681F96">
        <w:rPr>
          <w:rFonts w:cs="Times New Roman"/>
          <w:szCs w:val="24"/>
        </w:rPr>
        <w:t xml:space="preserve"> 900°C</w:t>
      </w:r>
      <w:r w:rsidR="0065592D">
        <w:rPr>
          <w:rFonts w:cs="Times New Roman"/>
          <w:szCs w:val="24"/>
        </w:rPr>
        <w:t>, at limited supply of air</w:t>
      </w:r>
      <w:r w:rsidR="00AD74CE">
        <w:rPr>
          <w:rFonts w:cs="Times New Roman"/>
          <w:szCs w:val="24"/>
        </w:rPr>
        <w:fldChar w:fldCharType="begin" w:fldLock="1"/>
      </w:r>
      <w:r w:rsidR="005D4D86">
        <w:rPr>
          <w:rFonts w:cs="Times New Roman"/>
          <w:szCs w:val="24"/>
        </w:rPr>
        <w:instrText>ADDIN CSL_CITATION {"citationItems":[{"id":"ITEM-1","itemData":{"author":[{"dropping-particle":"","family":"Lisbet","given":"GALINDO Ana","non-dropping-particle":"","parse-names":false,"suffix":""},{"dropping-particle":"","family":"Electo","given":"SILVA LORA","non-dropping-particle":"","parse-names":false,"suffix":""},{"dropping-particle":"","family":"Rubenildo","given":"VIERA ANDRADE","non-dropping-particle":"","parse-names":false,"suffix":""},{"dropping-particle":"","family":"Sandra","given":"YAMILE GIRALDO","non-dropping-particle":"","parse-names":false,"suffix":""},{"dropping-particle":"","family":"René","given":"LESME JAÉN","non-dropping-particle":"","parse-names":false,"suffix":""},{"dropping-particle":"","family":"Vladimir","given":"MELIAN COBAS","non-dropping-particle":"","parse-names":false,"suffix":""}],"container-title":"Biomass and Bioenergy","id":"ITEM-1","issue":"61","issued":{"date-parts":[["2014"]]},"page":"236 -2244","title":"Biomass gasification in a downdraft gasifier with a two-stage air supply: Effect of operating conditions on gas quality","type":"article-journal"},"uris":["http://www.mendeley.com/documents/?uuid=3a6296b4-e79a-4ad5-8818-5691e1c928f9"]}],"mendeley":{"formattedCitation":"[14]","plainTextFormattedCitation":"[14]","previouslyFormattedCitation":"[14]"},"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4]</w:t>
      </w:r>
      <w:r w:rsidR="00AD74CE">
        <w:rPr>
          <w:rFonts w:cs="Times New Roman"/>
          <w:szCs w:val="24"/>
        </w:rPr>
        <w:fldChar w:fldCharType="end"/>
      </w:r>
      <w:r w:rsidRPr="00681F96">
        <w:rPr>
          <w:rFonts w:cs="Times New Roman"/>
          <w:szCs w:val="24"/>
        </w:rPr>
        <w:t xml:space="preserve">. It was found that when the temperature climbed, the generation of carbon monoxide and hydrogen increased while that of other substances including methane, carbon dioxide, and hydrocarbons decreased. Syngas, which contains primarily hydrogen, is the process' primary output; char, together with ash, tar, and some </w:t>
      </w:r>
      <w:r w:rsidR="005E024F">
        <w:rPr>
          <w:rFonts w:cs="Times New Roman"/>
          <w:szCs w:val="24"/>
        </w:rPr>
        <w:t>pyro-</w:t>
      </w:r>
      <w:r w:rsidRPr="00681F96">
        <w:rPr>
          <w:rFonts w:cs="Times New Roman"/>
          <w:szCs w:val="24"/>
        </w:rPr>
        <w:t>oil, is considered a</w:t>
      </w:r>
      <w:r w:rsidR="005E024F">
        <w:rPr>
          <w:rFonts w:cs="Times New Roman"/>
          <w:szCs w:val="24"/>
        </w:rPr>
        <w:t>s a by-product with a lesser</w:t>
      </w:r>
      <w:r w:rsidRPr="00681F96">
        <w:rPr>
          <w:rFonts w:cs="Times New Roman"/>
          <w:szCs w:val="24"/>
        </w:rPr>
        <w:t xml:space="preserve"> yield. The contrary to burning, partial oxidation of biomass transfers the energy present in the biomass into chemical bonds in the form of gaseous products</w:t>
      </w:r>
      <w:r w:rsidR="00AD74CE">
        <w:rPr>
          <w:rFonts w:cs="Times New Roman"/>
          <w:szCs w:val="24"/>
        </w:rPr>
        <w:fldChar w:fldCharType="begin" w:fldLock="1"/>
      </w:r>
      <w:r w:rsidR="005D4D86">
        <w:rPr>
          <w:rFonts w:cs="Times New Roman"/>
          <w:szCs w:val="24"/>
        </w:rPr>
        <w:instrText>ADDIN CSL_CITATION {"citationItems":[{"id":"ITEM-1","itemData":{"DOI":"10.1016/j.rser.2018.08.006","ISSN":"18790690","abstract":"In order to address existing environmental concerns as a result of non-renewable energy sources and to meet future energy demands, biohydrogen offers a suitable alternative energy reserve. Discrete as well as integrative methods of biohydrogen production have been analyzed over time, optimized for achieving high yields. In addition, key process parameters such as temperature, pH, hydraulic retention time, substrate concentration etc., which influence the rate of production have been clarified. Several studies have exploited industrial waste as feed sources for the production of biohydrogen; however, lower yields from these add an additional requirement for suitable pretreatment methods. The present communication examines various pretreatment methods used to increase the accessibility of industrial wastewater/waste for biohydrogen production. Furthermore, a brief overview addresses challenges and constraints in creating a biohydrogen economy. The impacts of pretreating wastes on biohydrogen generation and the latest trends are also supplied. This study helps in the critical understanding of agro-industrial wastes for biohydrogen production, thereby encouraging future outcomes for a sustainable biohydrogen economy.","author":[{"dropping-particle":"","family":"Prabakar","given":"Desika","non-dropping-particle":"","parse-names":false,"suffix":""},{"dropping-particle":"","family":"Manimudi","given":"Varshini T.","non-dropping-particle":"","parse-names":false,"suffix":""},{"dropping-particle":"","family":"Suvetha K","given":"Subha","non-dropping-particle":"","parse-names":false,"suffix":""},{"dropping-particle":"","family":"Sampath","given":"Swetha","non-dropping-particle":"","parse-names":false,"suffix":""},{"dropping-particle":"","family":"Mahapatra","given":"Durga Madhab","non-dropping-particle":"","parse-names":false,"suffix":""},{"dropping-particle":"","family":"Rajendran","given":"Karthik","non-dropping-particle":"","parse-names":false,"suffix":""},{"dropping-particle":"","family":"Pugazhendhi","given":"Arivalagan","non-dropping-particle":"","parse-names":false,"suffix":""}],"container-title":"Renewable and Sustainable Energy Reviews","id":"ITEM-1","issued":{"date-parts":[["2018"]]},"page":"306-324","title":"Advanced biohydrogen production using pretreated industrial waste: Outlook and prospects","type":"article-journal","volume":"96"},"uris":["http://www.mendeley.com/documents/?uuid=80f9febc-bf86-4bba-997d-aec09f33e1e0"]}],"mendeley":{"formattedCitation":"[15]","plainTextFormattedCitation":"[15]","previouslyFormattedCitation":"[15]"},"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5]</w:t>
      </w:r>
      <w:r w:rsidR="00AD74CE">
        <w:rPr>
          <w:rFonts w:cs="Times New Roman"/>
          <w:szCs w:val="24"/>
        </w:rPr>
        <w:fldChar w:fldCharType="end"/>
      </w:r>
      <w:r w:rsidRPr="00681F96">
        <w:rPr>
          <w:rFonts w:cs="Times New Roman"/>
          <w:szCs w:val="24"/>
        </w:rPr>
        <w:t>. Combustible gases</w:t>
      </w:r>
      <w:r w:rsidR="0042291E">
        <w:rPr>
          <w:rFonts w:cs="Times New Roman"/>
          <w:szCs w:val="24"/>
        </w:rPr>
        <w:t xml:space="preserve"> of fuel</w:t>
      </w:r>
      <w:r w:rsidR="00B55B04">
        <w:rPr>
          <w:rFonts w:cs="Times New Roman"/>
          <w:szCs w:val="24"/>
        </w:rPr>
        <w:t>, which are highly</w:t>
      </w:r>
      <w:r w:rsidR="00D61930">
        <w:rPr>
          <w:rFonts w:cs="Times New Roman"/>
          <w:szCs w:val="24"/>
        </w:rPr>
        <w:t xml:space="preserve"> effective as well as</w:t>
      </w:r>
      <w:r w:rsidRPr="00681F96">
        <w:rPr>
          <w:rFonts w:cs="Times New Roman"/>
          <w:szCs w:val="24"/>
        </w:rPr>
        <w:t xml:space="preserve"> practical to use than raw biomass, are created from the </w:t>
      </w:r>
      <w:r w:rsidR="00D61930">
        <w:rPr>
          <w:rFonts w:cs="Times New Roman"/>
          <w:szCs w:val="24"/>
        </w:rPr>
        <w:lastRenderedPageBreak/>
        <w:t>congenital</w:t>
      </w:r>
      <w:r w:rsidRPr="00681F96">
        <w:rPr>
          <w:rFonts w:cs="Times New Roman"/>
          <w:szCs w:val="24"/>
        </w:rPr>
        <w:t xml:space="preserve"> chemical energy of </w:t>
      </w:r>
      <w:r w:rsidR="00D61930">
        <w:rPr>
          <w:rFonts w:cs="Times New Roman"/>
          <w:szCs w:val="24"/>
        </w:rPr>
        <w:t xml:space="preserve">the </w:t>
      </w:r>
      <w:r w:rsidRPr="00681F96">
        <w:rPr>
          <w:rFonts w:cs="Times New Roman"/>
          <w:szCs w:val="24"/>
        </w:rPr>
        <w:t xml:space="preserve">carbon in </w:t>
      </w:r>
      <w:r w:rsidR="00D61930">
        <w:rPr>
          <w:rFonts w:cs="Times New Roman"/>
          <w:szCs w:val="24"/>
        </w:rPr>
        <w:t xml:space="preserve">any </w:t>
      </w:r>
      <w:r w:rsidRPr="00681F96">
        <w:rPr>
          <w:rFonts w:cs="Times New Roman"/>
          <w:szCs w:val="24"/>
        </w:rPr>
        <w:t>biomass</w:t>
      </w:r>
      <w:r w:rsidR="00AD74CE">
        <w:rPr>
          <w:rFonts w:cs="Times New Roman"/>
          <w:szCs w:val="24"/>
        </w:rPr>
        <w:fldChar w:fldCharType="begin" w:fldLock="1"/>
      </w:r>
      <w:r w:rsidR="005D4D86">
        <w:rPr>
          <w:rFonts w:cs="Times New Roman"/>
          <w:szCs w:val="24"/>
        </w:rPr>
        <w:instrText>ADDIN CSL_CITATION {"citationItems":[{"id":"ITEM-1","itemData":{"DOI":"10.3390/su14052596","ISSN":"20711050","abstract":"The thermochemical conversion of different feedstocks is a technology capable of reducing the amount of biowaste materials produced. In addition, the gasification of feedstock using steam as a gasifying agent also produces hydrogen, which is a clean energy fuel. This article aimed to encapsulate the current status of biowaste gasification and to explain, in detail, the advantages and limitations of gasification technologies. In this review paper, different gasifying agents such as steam, air, and oxygen, as well as their effects on the quality of syngas production, are discussed. In addition, the effects of reactor configuration and different operating parameters, such as temperature, pressure, equivalence ratio, and incorporation of a catalyst, as well as their effects on the ratio of H2/CO, LHV, syngas yield, and tar production, were critically evaluated. Although gasification is a sustainable and ecologically sound biomass utilization technology, tar formation is the main problem in the biomass gasification process. Tar can condense in the reactor, and clog and contaminate equipment. It has been shown that an optimized gasifier and a high-activity catalyst can effectively reduce tar formation. However, key biowaste treatment technologies and concepts must first be improved and demonstrated at the market level to increase stakeholder confidence. Gasification can be the driving force of this integration, effectively replacing fossil fuels with produced gas. In addition, support policies are usually needed to make the integration of biomass gasification technology into the industry profitable with fully functional gasification plants. Therefore, to address such issues, this study focused on addressing these issues and an overview of gasification concepts.","author":[{"dropping-particle":"","family":"Maitlo","given":"Ghulamullah","non-dropping-particle":"","parse-names":false,"suffix":""},{"dropping-particle":"","family":"Ali","given":"Imran","non-dropping-particle":"","parse-names":false,"suffix":""},{"dropping-particle":"","family":"Mangi","given":"Kashif Hussain","non-dropping-particle":"","parse-names":false,"suffix":""},{"dropping-particle":"","family":"Ali","given":"Safdar","non-dropping-particle":"","parse-names":false,"suffix":""},{"dropping-particle":"","family":"Maitlo","given":"Hubdar Ali","non-dropping-particle":"","parse-names":false,"suffix":""},{"dropping-particle":"","family":"Unar","given":"Imran Nazir","non-dropping-particle":"","parse-names":false,"suffix":""},{"dropping-particle":"","family":"Pirzada","given":"Abdul Majeed","non-dropping-particle":"","parse-names":false,"suffix":""}],"container-title":"Sustainability (Switzerland)","id":"ITEM-1","issue":"5","issued":{"date-parts":[["2022"]]},"title":"Thermochemical Conversion of Biomass for Syngas Production: Current Status and Future Trends","type":"article-journal","volume":"14"},"uris":["http://www.mendeley.com/documents/?uuid=a8c33a44-9823-4cb0-afd3-79fc2f6474a8"]}],"mendeley":{"formattedCitation":"[16]","plainTextFormattedCitation":"[16]","previouslyFormattedCitation":"[16]"},"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6]</w:t>
      </w:r>
      <w:r w:rsidR="00AD74CE">
        <w:rPr>
          <w:rFonts w:cs="Times New Roman"/>
          <w:szCs w:val="24"/>
        </w:rPr>
        <w:fldChar w:fldCharType="end"/>
      </w:r>
      <w:r w:rsidRPr="00681F96">
        <w:rPr>
          <w:rFonts w:cs="Times New Roman"/>
          <w:szCs w:val="24"/>
        </w:rPr>
        <w:t>. The gasification technology has also been used commercially. Gasification surpasses other conventional methods including pyrolysis, combustion, and fermentat</w:t>
      </w:r>
      <w:r w:rsidR="004710F7">
        <w:rPr>
          <w:rFonts w:cs="Times New Roman"/>
          <w:szCs w:val="24"/>
        </w:rPr>
        <w:t>ion due to its low l</w:t>
      </w:r>
      <w:r w:rsidRPr="00681F96">
        <w:rPr>
          <w:rFonts w:cs="Times New Roman"/>
          <w:szCs w:val="24"/>
        </w:rPr>
        <w:t>evel</w:t>
      </w:r>
      <w:r w:rsidR="000A29C3">
        <w:rPr>
          <w:rFonts w:cs="Times New Roman"/>
          <w:szCs w:val="24"/>
        </w:rPr>
        <w:t xml:space="preserve"> emissions and high</w:t>
      </w:r>
      <w:r w:rsidRPr="00681F96">
        <w:rPr>
          <w:rFonts w:cs="Times New Roman"/>
          <w:szCs w:val="24"/>
        </w:rPr>
        <w:t xml:space="preserve"> volume of syngas. In order to achieve high gasification efficiency, the O/C ratio is essential. When gasifying bio</w:t>
      </w:r>
      <w:r w:rsidR="000A29C3">
        <w:rPr>
          <w:rFonts w:cs="Times New Roman"/>
          <w:szCs w:val="24"/>
        </w:rPr>
        <w:t>mass, a low O/C ratio is used for the</w:t>
      </w:r>
      <w:r w:rsidRPr="00681F96">
        <w:rPr>
          <w:rFonts w:cs="Times New Roman"/>
          <w:szCs w:val="24"/>
        </w:rPr>
        <w:t xml:space="preserve"> achieve</w:t>
      </w:r>
      <w:r w:rsidR="000A29C3">
        <w:rPr>
          <w:rFonts w:cs="Times New Roman"/>
          <w:szCs w:val="24"/>
        </w:rPr>
        <w:t>ment of</w:t>
      </w:r>
      <w:r w:rsidRPr="00681F96">
        <w:rPr>
          <w:rFonts w:cs="Times New Roman"/>
          <w:szCs w:val="24"/>
        </w:rPr>
        <w:t xml:space="preserve"> high gasification </w:t>
      </w:r>
      <w:r w:rsidR="00D54E42">
        <w:rPr>
          <w:rFonts w:cs="Times New Roman"/>
          <w:szCs w:val="24"/>
        </w:rPr>
        <w:t xml:space="preserve">process </w:t>
      </w:r>
      <w:r w:rsidRPr="00681F96">
        <w:rPr>
          <w:rFonts w:cs="Times New Roman"/>
          <w:szCs w:val="24"/>
        </w:rPr>
        <w:t>efficiency</w:t>
      </w:r>
      <w:r w:rsidR="00AD74CE">
        <w:rPr>
          <w:rFonts w:cs="Times New Roman"/>
          <w:szCs w:val="24"/>
        </w:rPr>
        <w:fldChar w:fldCharType="begin" w:fldLock="1"/>
      </w:r>
      <w:r w:rsidR="005D4D86">
        <w:rPr>
          <w:rFonts w:cs="Times New Roman"/>
          <w:szCs w:val="24"/>
        </w:rPr>
        <w:instrText>ADDIN CSL_CITATION {"citationItems":[{"id":"ITEM-1","itemData":{"DOI":"10.1007/s12155-020-10236-2","ISSN":"19391242","abstract":"The utilization of lignocellulosic biomass is closely related to one of the renewable sources of energy. However, a few inherent properties of lignocellulosic biomass such as high moisture content, low density, high volume, and heterogeneous composition make it unfavorable for bulk transportation, storage, handling, and conversion. The pretreatment of biomass is found to resolve a few of the aforementioned limitations while increasing the conversion efficiency of lignocellulosic biomass into biofuels. This article reviews the opportunities, challenges, and state-of-art research on torrefaction as a widely used biomass upgrading technique for solid fuel production and thermochemical biomass conversion. Some notable applications of such pretreatments in high-value solid biofuel production, densification, combustion, co-firing, gasification, and metallurgy have been reviewed. The broad changes in physicochemical characteristics and structural chemistry of lignocellulosic biomass because of torrefaction have been thoroughly described. This review also comprehends the effects of different process parameters and operating conditions of torrefaction of lignocellulosic biomass to produce high-value solid fuel. This article attempts to highlight some recent advancements in biomass torrefaction technology concerning the fundamental characteristics of biomass and process operation and optimization as well as the evolution of physicochemical features of torrefied biomass. Lastly, the value-added industrial applications of torrefaction technology and torrefied biomass are also elucidated.","author":[{"dropping-particle":"","family":"Sarker","given":"Tumpa R.","non-dropping-particle":"","parse-names":false,"suffix":""},{"dropping-particle":"","family":"Nanda","given":"Sonil","non-dropping-particle":"","parse-names":false,"suffix":""},{"dropping-particle":"","family":"Dalai","given":"Ajay K.","non-dropping-particle":"","parse-names":false,"suffix":""},{"dropping-particle":"","family":"Meda","given":"Venkatesh","non-dropping-particle":"","parse-names":false,"suffix":""}],"container-title":"Bioenergy Research","id":"ITEM-1","issue":"2","issued":{"date-parts":[["2021"]]},"page":"645-669","title":"A Review of Torrefaction Technology for Upgrading Lignocellulosic Biomass to Solid Biofuels","type":"article-journal","volume":"14"},"uris":["http://www.mendeley.com/documents/?uuid=943ca9d0-ad67-4f83-a7c7-7a47a1e355dc"]}],"mendeley":{"formattedCitation":"[17]","plainTextFormattedCitation":"[17]","previouslyFormattedCitation":"[17]"},"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7]</w:t>
      </w:r>
      <w:r w:rsidR="00AD74CE">
        <w:rPr>
          <w:rFonts w:cs="Times New Roman"/>
          <w:szCs w:val="24"/>
        </w:rPr>
        <w:fldChar w:fldCharType="end"/>
      </w:r>
      <w:r w:rsidRPr="00681F96">
        <w:rPr>
          <w:rFonts w:cs="Times New Roman"/>
          <w:szCs w:val="24"/>
        </w:rPr>
        <w:t>. The process of torrefaction can lower the O/C ratio of biomass. Torrefaction could be thought of as a pretreatment for enhanced product quality prior to conventional gasification. Depending on the kind an</w:t>
      </w:r>
      <w:r w:rsidR="00D54E42">
        <w:rPr>
          <w:rFonts w:cs="Times New Roman"/>
          <w:szCs w:val="24"/>
        </w:rPr>
        <w:t>d composition of the biomass, this process is carried at</w:t>
      </w:r>
      <w:r w:rsidRPr="00681F96">
        <w:rPr>
          <w:rFonts w:cs="Times New Roman"/>
          <w:szCs w:val="24"/>
        </w:rPr>
        <w:t xml:space="preserve"> low-tem</w:t>
      </w:r>
      <w:r w:rsidR="00D54E42">
        <w:rPr>
          <w:rFonts w:cs="Times New Roman"/>
          <w:szCs w:val="24"/>
        </w:rPr>
        <w:t>perature process between</w:t>
      </w:r>
      <w:r w:rsidRPr="00681F96">
        <w:rPr>
          <w:rFonts w:cs="Times New Roman"/>
          <w:szCs w:val="24"/>
        </w:rPr>
        <w:t xml:space="preserve"> 300</w:t>
      </w:r>
      <w:r w:rsidR="00D54E42">
        <w:rPr>
          <w:rFonts w:cs="Times New Roman"/>
          <w:szCs w:val="24"/>
        </w:rPr>
        <w:t>-350</w:t>
      </w:r>
      <w:r w:rsidRPr="00681F96">
        <w:rPr>
          <w:rFonts w:cs="Times New Roman"/>
          <w:szCs w:val="24"/>
        </w:rPr>
        <w:t xml:space="preserve"> °C with</w:t>
      </w:r>
      <w:r w:rsidR="00074A8E">
        <w:rPr>
          <w:rFonts w:cs="Times New Roman"/>
          <w:szCs w:val="24"/>
        </w:rPr>
        <w:t xml:space="preserve"> an approximate heating rate of </w:t>
      </w:r>
      <w:r w:rsidRPr="00681F96">
        <w:rPr>
          <w:rFonts w:cs="Times New Roman"/>
          <w:szCs w:val="24"/>
        </w:rPr>
        <w:t>50 °C/min. Gasification and pyrolysis are processes that are interconnected</w:t>
      </w:r>
      <w:r w:rsidR="00AD74CE">
        <w:rPr>
          <w:rFonts w:cs="Times New Roman"/>
          <w:szCs w:val="24"/>
        </w:rPr>
        <w:fldChar w:fldCharType="begin" w:fldLock="1"/>
      </w:r>
      <w:r w:rsidR="005D4D86">
        <w:rPr>
          <w:rFonts w:cs="Times New Roman"/>
          <w:szCs w:val="24"/>
        </w:rPr>
        <w:instrText>ADDIN CSL_CITATION {"citationItems":[{"id":"ITEM-1","itemData":{"DOI":"10.1007/978-981-15-1063-2_4","author":[{"dropping-particle":"","family":"Bisht","given":"Arvind Singh","non-dropping-particle":"","parse-names":false,"suffix":""},{"dropping-particle":"","family":"Thakur","given":"N. S.","non-dropping-particle":"","parse-names":false,"suffix":""}],"id":"ITEM-1","issued":{"date-parts":[["2020"]]},"page":"47-59","title":"Pine Needles Biomass Gasification Based Electricity Generation for Indian Himalayan Region: Drivers and Barriers","type":"article-journal"},"uris":["http://www.mendeley.com/documents/?uuid=fb63596a-8c5a-4ec5-863e-d77698086a1c"]}],"mendeley":{"formattedCitation":"[18]","plainTextFormattedCitation":"[18]","previouslyFormattedCitation":"[18]"},"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8]</w:t>
      </w:r>
      <w:r w:rsidR="00AD74CE">
        <w:rPr>
          <w:rFonts w:cs="Times New Roman"/>
          <w:szCs w:val="24"/>
        </w:rPr>
        <w:fldChar w:fldCharType="end"/>
      </w:r>
      <w:r w:rsidRPr="00681F96">
        <w:rPr>
          <w:rFonts w:cs="Times New Roman"/>
          <w:szCs w:val="24"/>
        </w:rPr>
        <w:t xml:space="preserve">. There is no discernible difference between gasification and pyrolysis when they are combined. The partial oxidation of the biomass brought on by the small amount of oxygen </w:t>
      </w:r>
      <w:r w:rsidR="00AD74CE" w:rsidRPr="00681F96">
        <w:rPr>
          <w:rFonts w:cs="Times New Roman"/>
          <w:szCs w:val="24"/>
        </w:rPr>
        <w:t>utilized</w:t>
      </w:r>
      <w:r w:rsidRPr="00681F96">
        <w:rPr>
          <w:rFonts w:cs="Times New Roman"/>
          <w:szCs w:val="24"/>
        </w:rPr>
        <w:t xml:space="preserve"> in gasification alters the properties of the finished product</w:t>
      </w:r>
      <w:r w:rsidR="00AD74CE">
        <w:rPr>
          <w:rFonts w:cs="Times New Roman"/>
          <w:szCs w:val="24"/>
        </w:rPr>
        <w:fldChar w:fldCharType="begin" w:fldLock="1"/>
      </w:r>
      <w:r w:rsidR="005D4D86">
        <w:rPr>
          <w:rFonts w:cs="Times New Roman"/>
          <w:szCs w:val="24"/>
        </w:rPr>
        <w:instrText>ADDIN CSL_CITATION {"citationItems":[{"id":"ITEM-1","itemData":{"DOI":"10.1016/j.rser.2019.05.003","ISSN":"18790690","abstract":"Currently around 10% of all energy generated worldwide comes from biomass. Most of this 10% is biofuel energy from the fermentation of corn and sugarcane. Fermentation of corn competes with the global food supply, and fermentation of sugarcane drives deforestation. Therefore, the renewable and sustainable growth of these two bio-based energy sources may not be desirable even if it is economically feasible. Biomass gasification by contrast is significantly more flexible in terms of the bio-feedstock or waste that can be processed to either produce biofuels or to co-generate electricity and heat on demand. Fluidized bed and entrained flow gasifiers already achieve promising economy-of-scale for fuel production whilst downdraft gasifiers are well-suited for small-scale heat and power co-generation. This superior flexibility of gasification both in terms of the feedstock type and also the energy generation or fuel production options, is what drives expanding research and implementation opportunities for biomass gasification. Research progress is accelerated by modelling work. This review is the first review in the biomass gasification modelling field to collect and analyze statistics on the growing number of gasification modelling studies and approaches used. The frequency of the various modelling choices made, and the trends this data reveals, is reported. For new researchers this review provides a succinct guide to the modelling choices that needs to made early on in a modelling study or project. A detailed methodology characterization is introduced that includes consequential modelling choices not explicitly addressed by prior reviews. To seasoned researchers this study provides the first statistical (as opposed to ad hoc or anecdotal) picture of what their fellow researchers are doing.","author":[{"dropping-particle":"","family":"Safarian","given":"Sahar","non-dropping-particle":"","parse-names":false,"suffix":""},{"dropping-particle":"","family":"Unnþórsson","given":"Rúnar","non-dropping-particle":"","parse-names":false,"suffix":""},{"dropping-particle":"","family":"Richter","given":"Christiaan","non-dropping-particle":"","parse-names":false,"suffix":""}],"container-title":"Renewable and Sustainable Energy Reviews","id":"ITEM-1","issued":{"date-parts":[["2019"]]},"page":"378-391","title":"A review of biomass gasification modelling","type":"article-journal","volume":"110"},"uris":["http://www.mendeley.com/documents/?uuid=c10d0f2e-d3a5-4d23-92ec-ab538ca690cd"]}],"mendeley":{"formattedCitation":"[19]","plainTextFormattedCitation":"[19]","previouslyFormattedCitation":"[19]"},"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19]</w:t>
      </w:r>
      <w:r w:rsidR="00AD74CE">
        <w:rPr>
          <w:rFonts w:cs="Times New Roman"/>
          <w:szCs w:val="24"/>
        </w:rPr>
        <w:fldChar w:fldCharType="end"/>
      </w:r>
      <w:r w:rsidRPr="00681F96">
        <w:rPr>
          <w:rFonts w:cs="Times New Roman"/>
          <w:szCs w:val="24"/>
        </w:rPr>
        <w:t>. One of the most important differences between pyrolysis and gasification is the product type. About 85% of the results of gasification are gases, 10% are solid char, and 5% are liquids</w:t>
      </w:r>
      <w:r w:rsidR="00AD74CE">
        <w:rPr>
          <w:rFonts w:cs="Times New Roman"/>
          <w:szCs w:val="24"/>
        </w:rPr>
        <w:fldChar w:fldCharType="begin" w:fldLock="1"/>
      </w:r>
      <w:r w:rsidR="005D4D86">
        <w:rPr>
          <w:rFonts w:cs="Times New Roman"/>
          <w:szCs w:val="24"/>
        </w:rPr>
        <w:instrText>ADDIN CSL_CITATION {"citationItems":[{"id":"ITEM-1","itemData":{"DOI":"10.18331/BRJ2022.9.1.5","ISSN":"22928782","abstract":"Biomass gasification technology is a promising process to produce a stable gas with a wide range of applications, from direct use to the synthesis of value-added biochemicals and biofuels. Due to the high capital/operating costs of the technology and the necessity for prudent management of thermal energy exchanges in the biomass gasification process, it is important to use advanced sustainability metrics to ensure that environmental and other sustainability factors are addressed beneficially. Consequently, various engineering techniques are being used to make decisions on endogenous and exogenous parameters of biomass gasification processes to find the most efficient, viable, and sustainable operations and conditions. Among available approaches, exergy methods have attracted much attention due to their scientific rigor in accounting for the performance, cost, and environmental impact of biomass gasification systems. Therefore, this review is devoted to critically reviewing and numerically scrutinizing the use of exergy methods in analyzing biomass gasification systems. First, a bibliometric analysis is conducted to systematically identify research themes and trends in exergy-based sustainability assessments of biomass gasification systems. Then, the effects of biomass composition, reactor type, gasifying agent, and operating parameters on the exergy efficiency of the process are thoroughly investigated and mechanistically discussed. Unlike oxygen, nitrogen, and ash contents of biomass, the exergy efficiency of the gasification process is positively correlated with the carbon and hydrogen contents of biomass. A mixed gasifying medium (CO2 and steam) provides higher exergy efficiency values. The downdraft fixed-bed gasifier exhibits the highest exergy efficiency among biomass gasification systems. Finally, opportunities and limitations of exergy methods for analyzing sustainability aspects of biomass gasification systems are outlined to guide future research in this domain.","author":[{"dropping-particle":"","family":"Shahbeig","given":"Hossein","non-dropping-particle":"","parse-names":false,"suffix":""},{"dropping-particle":"","family":"Shafizadeh","given":"Alireza","non-dropping-particle":"","parse-names":false,"suffix":""},{"dropping-particle":"","family":"Rosen","given":"Marc A.","non-dropping-particle":"","parse-names":false,"suffix":""},{"dropping-particle":"","family":"Sels","given":"Bert F.","non-dropping-particle":"","parse-names":false,"suffix":""}],"container-title":"Biofuel Research Journal","id":"ITEM-1","issue":"1","issued":{"date-parts":[["2022"]]},"page":"1592-1607","title":"Exergy sustainability analysis of biomass gasification: a critical review","type":"article-journal","volume":"9"},"uris":["http://www.mendeley.com/documents/?uuid=3c55af70-e0ed-4bad-93d5-46410d7cc951"]}],"mendeley":{"formattedCitation":"[20]","plainTextFormattedCitation":"[20]","previouslyFormattedCitation":"[20]"},"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20]</w:t>
      </w:r>
      <w:r w:rsidR="00AD74CE">
        <w:rPr>
          <w:rFonts w:cs="Times New Roman"/>
          <w:szCs w:val="24"/>
        </w:rPr>
        <w:fldChar w:fldCharType="end"/>
      </w:r>
      <w:r w:rsidR="00CF73FF">
        <w:rPr>
          <w:rFonts w:cs="Times New Roman"/>
          <w:szCs w:val="24"/>
        </w:rPr>
        <w:t>. The working</w:t>
      </w:r>
      <w:r w:rsidRPr="00681F96">
        <w:rPr>
          <w:rFonts w:cs="Times New Roman"/>
          <w:szCs w:val="24"/>
        </w:rPr>
        <w:t xml:space="preserve"> diagram of </w:t>
      </w:r>
      <w:r w:rsidR="00CF73FF">
        <w:rPr>
          <w:rFonts w:cs="Times New Roman"/>
          <w:szCs w:val="24"/>
        </w:rPr>
        <w:t>the gasification process showed</w:t>
      </w:r>
      <w:r w:rsidRPr="00681F96">
        <w:rPr>
          <w:rFonts w:cs="Times New Roman"/>
          <w:szCs w:val="24"/>
        </w:rPr>
        <w:t xml:space="preserve"> in the </w:t>
      </w:r>
      <w:r w:rsidR="00957A70">
        <w:rPr>
          <w:rFonts w:cs="Times New Roman"/>
          <w:szCs w:val="24"/>
        </w:rPr>
        <w:t xml:space="preserve">figure 2 </w:t>
      </w:r>
      <w:r w:rsidRPr="00681F96">
        <w:rPr>
          <w:rFonts w:cs="Times New Roman"/>
          <w:szCs w:val="24"/>
        </w:rPr>
        <w:t>and it involves four stages discussed below.</w:t>
      </w:r>
    </w:p>
    <w:p w:rsidR="00957A70" w:rsidRDefault="00957A70" w:rsidP="00957A70">
      <w:pPr>
        <w:spacing w:line="360" w:lineRule="auto"/>
        <w:jc w:val="center"/>
        <w:rPr>
          <w:rFonts w:cs="Times New Roman"/>
          <w:szCs w:val="24"/>
        </w:rPr>
      </w:pPr>
      <w:r>
        <w:rPr>
          <w:rFonts w:cs="Times New Roman"/>
          <w:noProof/>
          <w:szCs w:val="24"/>
        </w:rPr>
        <w:drawing>
          <wp:inline distT="0" distB="0" distL="0" distR="0" wp14:anchorId="598FE0E3">
            <wp:extent cx="5944235" cy="33286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4235" cy="3328670"/>
                    </a:xfrm>
                    <a:prstGeom prst="rect">
                      <a:avLst/>
                    </a:prstGeom>
                    <a:noFill/>
                  </pic:spPr>
                </pic:pic>
              </a:graphicData>
            </a:graphic>
          </wp:inline>
        </w:drawing>
      </w:r>
    </w:p>
    <w:p w:rsidR="00957A70" w:rsidRPr="00957A70" w:rsidRDefault="00957A70" w:rsidP="00957A70">
      <w:pPr>
        <w:spacing w:line="360" w:lineRule="auto"/>
        <w:jc w:val="center"/>
        <w:rPr>
          <w:rFonts w:cs="Times New Roman"/>
          <w:b/>
          <w:szCs w:val="24"/>
        </w:rPr>
      </w:pPr>
      <w:r w:rsidRPr="00957A70">
        <w:rPr>
          <w:rFonts w:cs="Times New Roman"/>
          <w:b/>
          <w:szCs w:val="24"/>
        </w:rPr>
        <w:t>Fig.2: Schematic working diagram of gasification process for biochar and syngas production</w:t>
      </w:r>
    </w:p>
    <w:p w:rsidR="00656885" w:rsidRPr="00681F96" w:rsidRDefault="00656885" w:rsidP="00656885">
      <w:pPr>
        <w:pStyle w:val="ListParagraph"/>
        <w:numPr>
          <w:ilvl w:val="2"/>
          <w:numId w:val="1"/>
        </w:numPr>
        <w:spacing w:line="360" w:lineRule="auto"/>
        <w:ind w:left="720"/>
        <w:jc w:val="both"/>
        <w:rPr>
          <w:rFonts w:cs="Times New Roman"/>
          <w:b/>
          <w:szCs w:val="24"/>
        </w:rPr>
      </w:pPr>
      <w:r w:rsidRPr="00681F96">
        <w:rPr>
          <w:rFonts w:cs="Times New Roman"/>
          <w:b/>
          <w:szCs w:val="24"/>
        </w:rPr>
        <w:lastRenderedPageBreak/>
        <w:t>Drying</w:t>
      </w:r>
    </w:p>
    <w:p w:rsidR="00656885" w:rsidRPr="00681F96" w:rsidRDefault="00012BD7" w:rsidP="00656885">
      <w:pPr>
        <w:spacing w:line="360" w:lineRule="auto"/>
        <w:ind w:firstLine="720"/>
        <w:jc w:val="both"/>
        <w:rPr>
          <w:rFonts w:cs="Times New Roman"/>
          <w:szCs w:val="24"/>
        </w:rPr>
      </w:pPr>
      <w:r>
        <w:rPr>
          <w:rFonts w:cs="Times New Roman"/>
          <w:szCs w:val="24"/>
        </w:rPr>
        <w:t>There is no energy will recover</w:t>
      </w:r>
      <w:r w:rsidR="00656885" w:rsidRPr="00681F96">
        <w:rPr>
          <w:rFonts w:cs="Times New Roman"/>
          <w:szCs w:val="24"/>
        </w:rPr>
        <w:t xml:space="preserve"> during the process of completely removing the moisture from the bioma</w:t>
      </w:r>
      <w:r>
        <w:rPr>
          <w:rFonts w:cs="Times New Roman"/>
          <w:szCs w:val="24"/>
        </w:rPr>
        <w:t>ss. Different biomass types having</w:t>
      </w:r>
      <w:r w:rsidR="00656885" w:rsidRPr="00681F96">
        <w:rPr>
          <w:rFonts w:cs="Times New Roman"/>
          <w:szCs w:val="24"/>
        </w:rPr>
        <w:t xml:space="preserve"> different moisture contents</w:t>
      </w:r>
      <w:r>
        <w:rPr>
          <w:rFonts w:cs="Times New Roman"/>
          <w:szCs w:val="24"/>
        </w:rPr>
        <w:t xml:space="preserve"> during initial stage. When the biomass has</w:t>
      </w:r>
      <w:r w:rsidR="00656885" w:rsidRPr="00681F96">
        <w:rPr>
          <w:rFonts w:cs="Times New Roman"/>
          <w:szCs w:val="24"/>
        </w:rPr>
        <w:t xml:space="preserve"> </w:t>
      </w:r>
      <w:r>
        <w:rPr>
          <w:rFonts w:cs="Times New Roman"/>
          <w:szCs w:val="24"/>
        </w:rPr>
        <w:t>more moisture</w:t>
      </w:r>
      <w:r w:rsidR="00656885" w:rsidRPr="00681F96">
        <w:rPr>
          <w:rFonts w:cs="Times New Roman"/>
          <w:szCs w:val="24"/>
        </w:rPr>
        <w:t xml:space="preserve">, gasification </w:t>
      </w:r>
      <w:r>
        <w:rPr>
          <w:rFonts w:cs="Times New Roman"/>
          <w:szCs w:val="24"/>
        </w:rPr>
        <w:t xml:space="preserve">process </w:t>
      </w:r>
      <w:r w:rsidR="00656885" w:rsidRPr="00681F96">
        <w:rPr>
          <w:rFonts w:cs="Times New Roman"/>
          <w:szCs w:val="24"/>
        </w:rPr>
        <w:t>uses drying as a separate step.</w:t>
      </w:r>
    </w:p>
    <w:p w:rsidR="00656885" w:rsidRPr="00681F96" w:rsidRDefault="00656885" w:rsidP="00656885">
      <w:pPr>
        <w:pStyle w:val="ListParagraph"/>
        <w:numPr>
          <w:ilvl w:val="2"/>
          <w:numId w:val="1"/>
        </w:numPr>
        <w:spacing w:line="360" w:lineRule="auto"/>
        <w:ind w:left="720"/>
        <w:jc w:val="both"/>
        <w:rPr>
          <w:rFonts w:cs="Times New Roman"/>
          <w:b/>
          <w:szCs w:val="24"/>
        </w:rPr>
      </w:pPr>
      <w:r w:rsidRPr="00681F96">
        <w:rPr>
          <w:rFonts w:cs="Times New Roman"/>
          <w:b/>
          <w:szCs w:val="24"/>
        </w:rPr>
        <w:t>Pyrolysis</w:t>
      </w:r>
    </w:p>
    <w:p w:rsidR="00656885" w:rsidRPr="00681F96" w:rsidRDefault="00656885" w:rsidP="0010386C">
      <w:pPr>
        <w:spacing w:line="360" w:lineRule="auto"/>
        <w:ind w:firstLine="720"/>
        <w:jc w:val="both"/>
        <w:rPr>
          <w:rFonts w:cs="Times New Roman"/>
          <w:szCs w:val="24"/>
        </w:rPr>
      </w:pPr>
      <w:r w:rsidRPr="00681F96">
        <w:rPr>
          <w:rFonts w:cs="Times New Roman"/>
          <w:szCs w:val="24"/>
        </w:rPr>
        <w:t>During the pyrolysis process, the biomass is heated between 200 and 700°C with a small amount of oxygen or air. Under these conditions, the biomass' volatile components evaporate</w:t>
      </w:r>
      <w:r w:rsidR="00AD74CE">
        <w:rPr>
          <w:rFonts w:cs="Times New Roman"/>
          <w:szCs w:val="24"/>
        </w:rPr>
        <w:fldChar w:fldCharType="begin" w:fldLock="1"/>
      </w:r>
      <w:r w:rsidR="005D4D86">
        <w:rPr>
          <w:rFonts w:cs="Times New Roman"/>
          <w:szCs w:val="24"/>
        </w:rPr>
        <w:instrText>ADDIN CSL_CITATION {"citationItems":[{"id":"ITEM-1","itemData":{"author":[{"dropping-particle":"","family":"Md Waliul Islam","given":"","non-dropping-particle":"","parse-names":false,"suffix":""}],"container-title":"Fuel","id":"ITEM-1","issued":{"date-parts":[["2020"]]},"title":"A review of dolomite catalyst for biomass gasification tar removal","type":"article-journal"},"uris":["http://www.mendeley.com/documents/?uuid=a1026784-f5e8-4135-b3ff-d231face604b"]}],"mendeley":{"formattedCitation":"[21]","plainTextFormattedCitation":"[21]","previouslyFormattedCitation":"[21]"},"properties":{"noteIndex":0},"schema":"https://github.com/citation-style-language/schema/raw/master/csl-citation.json"}</w:instrText>
      </w:r>
      <w:r w:rsidR="00AD74CE">
        <w:rPr>
          <w:rFonts w:cs="Times New Roman"/>
          <w:szCs w:val="24"/>
        </w:rPr>
        <w:fldChar w:fldCharType="separate"/>
      </w:r>
      <w:r w:rsidR="002B59CA" w:rsidRPr="002B59CA">
        <w:rPr>
          <w:rFonts w:cs="Times New Roman"/>
          <w:noProof/>
          <w:szCs w:val="24"/>
        </w:rPr>
        <w:t>[21]</w:t>
      </w:r>
      <w:r w:rsidR="00AD74CE">
        <w:rPr>
          <w:rFonts w:cs="Times New Roman"/>
          <w:szCs w:val="24"/>
        </w:rPr>
        <w:fldChar w:fldCharType="end"/>
      </w:r>
      <w:r w:rsidRPr="00681F96">
        <w:rPr>
          <w:rFonts w:cs="Times New Roman"/>
          <w:szCs w:val="24"/>
        </w:rPr>
        <w:t>. The volatile vapour is made up of gases including CO, CO</w:t>
      </w:r>
      <w:r w:rsidRPr="00437309">
        <w:rPr>
          <w:rFonts w:cs="Times New Roman"/>
          <w:szCs w:val="24"/>
          <w:vertAlign w:val="subscript"/>
        </w:rPr>
        <w:t>2</w:t>
      </w:r>
      <w:r w:rsidRPr="00681F96">
        <w:rPr>
          <w:rFonts w:cs="Times New Roman"/>
          <w:szCs w:val="24"/>
        </w:rPr>
        <w:t>, CH</w:t>
      </w:r>
      <w:r w:rsidRPr="00437309">
        <w:rPr>
          <w:rFonts w:cs="Times New Roman"/>
          <w:szCs w:val="24"/>
          <w:vertAlign w:val="subscript"/>
        </w:rPr>
        <w:t>4</w:t>
      </w:r>
      <w:r w:rsidRPr="00681F96">
        <w:rPr>
          <w:rFonts w:cs="Times New Roman"/>
          <w:szCs w:val="24"/>
        </w:rPr>
        <w:t>, H</w:t>
      </w:r>
      <w:r w:rsidRPr="00437309">
        <w:rPr>
          <w:rFonts w:cs="Times New Roman"/>
          <w:szCs w:val="24"/>
          <w:vertAlign w:val="subscript"/>
        </w:rPr>
        <w:t>2</w:t>
      </w:r>
      <w:r w:rsidRPr="00681F96">
        <w:rPr>
          <w:rFonts w:cs="Times New Roman"/>
          <w:szCs w:val="24"/>
        </w:rPr>
        <w:t>, tar (a heavier hydrocarbon</w:t>
      </w:r>
      <w:r w:rsidR="00B87237">
        <w:rPr>
          <w:rFonts w:cs="Times New Roman"/>
          <w:szCs w:val="24"/>
        </w:rPr>
        <w:t xml:space="preserve"> content), as well as</w:t>
      </w:r>
      <w:r w:rsidRPr="00681F96">
        <w:rPr>
          <w:rFonts w:cs="Times New Roman"/>
          <w:szCs w:val="24"/>
        </w:rPr>
        <w:t xml:space="preserve"> </w:t>
      </w:r>
      <w:r w:rsidR="00437309" w:rsidRPr="00681F96">
        <w:rPr>
          <w:rFonts w:cs="Times New Roman"/>
          <w:szCs w:val="24"/>
        </w:rPr>
        <w:t>vaporized</w:t>
      </w:r>
      <w:r w:rsidR="00B87237">
        <w:rPr>
          <w:rFonts w:cs="Times New Roman"/>
          <w:szCs w:val="24"/>
        </w:rPr>
        <w:t xml:space="preserve"> water</w:t>
      </w:r>
      <w:r w:rsidRPr="00681F96">
        <w:rPr>
          <w:rFonts w:cs="Times New Roman"/>
          <w:szCs w:val="24"/>
        </w:rPr>
        <w:t xml:space="preserve"> </w:t>
      </w:r>
      <w:r w:rsidR="00B87237">
        <w:rPr>
          <w:rFonts w:cs="Times New Roman"/>
          <w:szCs w:val="24"/>
        </w:rPr>
        <w:t>along with the production of</w:t>
      </w:r>
      <w:r w:rsidRPr="00681F96">
        <w:rPr>
          <w:rFonts w:cs="Times New Roman"/>
          <w:szCs w:val="24"/>
        </w:rPr>
        <w:t xml:space="preserve"> tar and char.</w:t>
      </w:r>
    </w:p>
    <w:p w:rsidR="00656885" w:rsidRPr="00681F96" w:rsidRDefault="0029527E" w:rsidP="00656885">
      <w:pPr>
        <w:pStyle w:val="ListParagraph"/>
        <w:numPr>
          <w:ilvl w:val="2"/>
          <w:numId w:val="1"/>
        </w:numPr>
        <w:spacing w:line="360" w:lineRule="auto"/>
        <w:ind w:left="720"/>
        <w:jc w:val="both"/>
        <w:rPr>
          <w:rFonts w:cs="Times New Roman"/>
          <w:b/>
          <w:szCs w:val="24"/>
        </w:rPr>
      </w:pPr>
      <w:r w:rsidRPr="00681F96">
        <w:rPr>
          <w:rFonts w:cs="Times New Roman"/>
          <w:b/>
          <w:szCs w:val="24"/>
        </w:rPr>
        <w:t>Combustion/</w:t>
      </w:r>
      <w:r w:rsidR="00656885" w:rsidRPr="00681F96">
        <w:rPr>
          <w:rFonts w:cs="Times New Roman"/>
          <w:b/>
          <w:szCs w:val="24"/>
        </w:rPr>
        <w:t>Oxidation</w:t>
      </w:r>
    </w:p>
    <w:p w:rsidR="00656885" w:rsidRPr="00681F96" w:rsidRDefault="0010386C" w:rsidP="0010386C">
      <w:pPr>
        <w:spacing w:line="360" w:lineRule="auto"/>
        <w:ind w:firstLine="720"/>
        <w:jc w:val="both"/>
        <w:rPr>
          <w:rFonts w:cs="Times New Roman"/>
          <w:szCs w:val="24"/>
        </w:rPr>
      </w:pPr>
      <w:r>
        <w:rPr>
          <w:rFonts w:cs="Times New Roman"/>
          <w:szCs w:val="24"/>
        </w:rPr>
        <w:t>The main energy sources in</w:t>
      </w:r>
      <w:r w:rsidR="00656885" w:rsidRPr="00681F96">
        <w:rPr>
          <w:rFonts w:cs="Times New Roman"/>
          <w:szCs w:val="24"/>
        </w:rPr>
        <w:t xml:space="preserve"> </w:t>
      </w:r>
      <w:r>
        <w:rPr>
          <w:rFonts w:cs="Times New Roman"/>
          <w:szCs w:val="24"/>
        </w:rPr>
        <w:t>the gasification process are</w:t>
      </w:r>
      <w:r w:rsidR="00656885" w:rsidRPr="00681F96">
        <w:rPr>
          <w:rFonts w:cs="Times New Roman"/>
          <w:szCs w:val="24"/>
        </w:rPr>
        <w:t xml:space="preserve"> oxidation and combustion reactions of the gasification agents. These gasification agents combine with the combustible species in the gasifier to produce CO</w:t>
      </w:r>
      <w:r w:rsidR="00656885" w:rsidRPr="00437309">
        <w:rPr>
          <w:rFonts w:cs="Times New Roman"/>
          <w:szCs w:val="24"/>
          <w:vertAlign w:val="subscript"/>
        </w:rPr>
        <w:t>2</w:t>
      </w:r>
      <w:r w:rsidR="00656885" w:rsidRPr="00681F96">
        <w:rPr>
          <w:rFonts w:cs="Times New Roman"/>
          <w:szCs w:val="24"/>
        </w:rPr>
        <w:t>, CO, and water.</w:t>
      </w:r>
      <w:r w:rsidR="00656885" w:rsidRPr="00681F96">
        <w:rPr>
          <w:rFonts w:cs="Times New Roman"/>
          <w:szCs w:val="24"/>
        </w:rPr>
        <w:tab/>
      </w:r>
    </w:p>
    <w:p w:rsidR="00656885" w:rsidRPr="00681F96" w:rsidRDefault="00656885" w:rsidP="00656885">
      <w:pPr>
        <w:pStyle w:val="ListParagraph"/>
        <w:numPr>
          <w:ilvl w:val="2"/>
          <w:numId w:val="1"/>
        </w:numPr>
        <w:spacing w:line="360" w:lineRule="auto"/>
        <w:ind w:left="720"/>
        <w:jc w:val="both"/>
        <w:rPr>
          <w:rFonts w:cs="Times New Roman"/>
          <w:b/>
          <w:szCs w:val="24"/>
        </w:rPr>
      </w:pPr>
      <w:r w:rsidRPr="00681F96">
        <w:rPr>
          <w:rFonts w:cs="Times New Roman"/>
          <w:b/>
          <w:szCs w:val="24"/>
        </w:rPr>
        <w:t>Reduction</w:t>
      </w:r>
    </w:p>
    <w:p w:rsidR="00656885" w:rsidRPr="00681F96" w:rsidRDefault="00656885" w:rsidP="008D6904">
      <w:pPr>
        <w:spacing w:line="360" w:lineRule="auto"/>
        <w:ind w:firstLine="720"/>
        <w:jc w:val="both"/>
        <w:rPr>
          <w:rFonts w:cs="Times New Roman"/>
          <w:szCs w:val="24"/>
        </w:rPr>
      </w:pPr>
      <w:r w:rsidRPr="00681F96">
        <w:rPr>
          <w:rFonts w:cs="Times New Roman"/>
          <w:szCs w:val="24"/>
        </w:rPr>
        <w:t xml:space="preserve">The oxygen supplied to the gasifier </w:t>
      </w:r>
      <w:r w:rsidR="0057563E">
        <w:rPr>
          <w:rFonts w:cs="Times New Roman"/>
          <w:szCs w:val="24"/>
        </w:rPr>
        <w:t xml:space="preserve">for gasification of biomass </w:t>
      </w:r>
      <w:r w:rsidRPr="00681F96">
        <w:rPr>
          <w:rFonts w:cs="Times New Roman"/>
          <w:szCs w:val="24"/>
        </w:rPr>
        <w:t>reacts with the combustibles to produce CO</w:t>
      </w:r>
      <w:r w:rsidRPr="00437309">
        <w:rPr>
          <w:rFonts w:cs="Times New Roman"/>
          <w:szCs w:val="24"/>
          <w:vertAlign w:val="subscript"/>
        </w:rPr>
        <w:t>2</w:t>
      </w:r>
      <w:r w:rsidRPr="00681F96">
        <w:rPr>
          <w:rFonts w:cs="Times New Roman"/>
          <w:szCs w:val="24"/>
        </w:rPr>
        <w:t xml:space="preserve"> and H</w:t>
      </w:r>
      <w:r w:rsidRPr="00437309">
        <w:rPr>
          <w:rFonts w:cs="Times New Roman"/>
          <w:szCs w:val="24"/>
          <w:vertAlign w:val="subscript"/>
        </w:rPr>
        <w:t>2</w:t>
      </w:r>
      <w:r w:rsidRPr="00681F96">
        <w:rPr>
          <w:rFonts w:cs="Times New Roman"/>
          <w:szCs w:val="24"/>
        </w:rPr>
        <w:t>O, some of which are converted to CO and H</w:t>
      </w:r>
      <w:r w:rsidRPr="00437309">
        <w:rPr>
          <w:rFonts w:cs="Times New Roman"/>
          <w:szCs w:val="24"/>
          <w:vertAlign w:val="subscript"/>
        </w:rPr>
        <w:t>2</w:t>
      </w:r>
      <w:r w:rsidRPr="00681F96">
        <w:rPr>
          <w:rFonts w:cs="Times New Roman"/>
          <w:szCs w:val="24"/>
        </w:rPr>
        <w:t xml:space="preserve"> </w:t>
      </w:r>
      <w:r w:rsidR="0057563E">
        <w:rPr>
          <w:rFonts w:cs="Times New Roman"/>
          <w:szCs w:val="24"/>
        </w:rPr>
        <w:t xml:space="preserve">also called as syngas </w:t>
      </w:r>
      <w:r w:rsidRPr="00681F96">
        <w:rPr>
          <w:rFonts w:cs="Times New Roman"/>
          <w:szCs w:val="24"/>
        </w:rPr>
        <w:t xml:space="preserve">upon contact with the char produced by pyrolysis, and the hydrogen in the biomass can be </w:t>
      </w:r>
      <w:r w:rsidR="00437309" w:rsidRPr="00681F96">
        <w:rPr>
          <w:rFonts w:cs="Times New Roman"/>
          <w:szCs w:val="24"/>
        </w:rPr>
        <w:t>oxidized</w:t>
      </w:r>
      <w:r w:rsidRPr="00681F96">
        <w:rPr>
          <w:rFonts w:cs="Times New Roman"/>
          <w:szCs w:val="24"/>
        </w:rPr>
        <w:t xml:space="preserve"> to produce water</w:t>
      </w:r>
      <w:r w:rsidR="00120D81">
        <w:rPr>
          <w:rFonts w:cs="Times New Roman"/>
          <w:szCs w:val="24"/>
        </w:rPr>
        <w:fldChar w:fldCharType="begin" w:fldLock="1"/>
      </w:r>
      <w:r w:rsidR="005D4D86">
        <w:rPr>
          <w:rFonts w:cs="Times New Roman"/>
          <w:szCs w:val="24"/>
        </w:rPr>
        <w:instrText>ADDIN CSL_CITATION {"citationItems":[{"id":"ITEM-1","itemData":{"DOI":"10.18331/BRJ2022.9.1.5","ISSN":"22928782","abstract":"Biomass gasification technology is a promising process to produce a stable gas with a wide range of applications, from direct use to the synthesis of value-added biochemicals and biofuels. Due to the high capital/operating costs of the technology and the necessity for prudent management of thermal energy exchanges in the biomass gasification process, it is important to use advanced sustainability metrics to ensure that environmental and other sustainability factors are addressed beneficially. Consequently, various engineering techniques are being used to make decisions on endogenous and exogenous parameters of biomass gasification processes to find the most efficient, viable, and sustainable operations and conditions. Among available approaches, exergy methods have attracted much attention due to their scientific rigor in accounting for the performance, cost, and environmental impact of biomass gasification systems. Therefore, this review is devoted to critically reviewing and numerically scrutinizing the use of exergy methods in analyzing biomass gasification systems. First, a bibliometric analysis is conducted to systematically identify research themes and trends in exergy-based sustainability assessments of biomass gasification systems. Then, the effects of biomass composition, reactor type, gasifying agent, and operating parameters on the exergy efficiency of the process are thoroughly investigated and mechanistically discussed. Unlike oxygen, nitrogen, and ash contents of biomass, the exergy efficiency of the gasification process is positively correlated with the carbon and hydrogen contents of biomass. A mixed gasifying medium (CO2 and steam) provides higher exergy efficiency values. The downdraft fixed-bed gasifier exhibits the highest exergy efficiency among biomass gasification systems. Finally, opportunities and limitations of exergy methods for analyzing sustainability aspects of biomass gasification systems are outlined to guide future research in this domain.","author":[{"dropping-particle":"","family":"Shahbeig","given":"Hossein","non-dropping-particle":"","parse-names":false,"suffix":""},{"dropping-particle":"","family":"Shafizadeh","given":"Alireza","non-dropping-particle":"","parse-names":false,"suffix":""},{"dropping-particle":"","family":"Rosen","given":"Marc A.","non-dropping-particle":"","parse-names":false,"suffix":""},{"dropping-particle":"","family":"Sels","given":"Bert F.","non-dropping-particle":"","parse-names":false,"suffix":""}],"container-title":"Biofuel Research Journal","id":"ITEM-1","issue":"1","issued":{"date-parts":[["2022"]]},"page":"1592-1607","title":"Exergy sustainability analysis of biomass gasification: a critical review","type":"article-journal","volume":"9"},"uris":["http://www.mendeley.com/documents/?uuid=3c55af70-e0ed-4bad-93d5-46410d7cc951"]}],"mendeley":{"formattedCitation":"[20]","plainTextFormattedCitation":"[20]","previouslyFormattedCitation":"[20]"},"properties":{"noteIndex":0},"schema":"https://github.com/citation-style-language/schema/raw/master/csl-citation.json"}</w:instrText>
      </w:r>
      <w:r w:rsidR="00120D81">
        <w:rPr>
          <w:rFonts w:cs="Times New Roman"/>
          <w:szCs w:val="24"/>
        </w:rPr>
        <w:fldChar w:fldCharType="separate"/>
      </w:r>
      <w:r w:rsidR="002B59CA" w:rsidRPr="002B59CA">
        <w:rPr>
          <w:rFonts w:cs="Times New Roman"/>
          <w:noProof/>
          <w:szCs w:val="24"/>
        </w:rPr>
        <w:t>[20]</w:t>
      </w:r>
      <w:r w:rsidR="00120D81">
        <w:rPr>
          <w:rFonts w:cs="Times New Roman"/>
          <w:szCs w:val="24"/>
        </w:rPr>
        <w:fldChar w:fldCharType="end"/>
      </w:r>
      <w:r w:rsidR="009268E8">
        <w:rPr>
          <w:rFonts w:cs="Times New Roman"/>
          <w:szCs w:val="24"/>
        </w:rPr>
        <w:t>. The reduction reactions which</w:t>
      </w:r>
      <w:r w:rsidRPr="00681F96">
        <w:rPr>
          <w:rFonts w:cs="Times New Roman"/>
          <w:szCs w:val="24"/>
        </w:rPr>
        <w:t xml:space="preserve"> occur</w:t>
      </w:r>
      <w:r w:rsidR="009268E8">
        <w:rPr>
          <w:rFonts w:cs="Times New Roman"/>
          <w:szCs w:val="24"/>
        </w:rPr>
        <w:t>s inside the reactor</w:t>
      </w:r>
      <w:r w:rsidRPr="00681F96">
        <w:rPr>
          <w:rFonts w:cs="Times New Roman"/>
          <w:szCs w:val="24"/>
        </w:rPr>
        <w:t xml:space="preserve"> are endothermic</w:t>
      </w:r>
      <w:r w:rsidR="009268E8">
        <w:rPr>
          <w:rFonts w:cs="Times New Roman"/>
          <w:szCs w:val="24"/>
        </w:rPr>
        <w:t xml:space="preserve"> in nature</w:t>
      </w:r>
      <w:r w:rsidRPr="00681F96">
        <w:rPr>
          <w:rFonts w:cs="Times New Roman"/>
          <w:szCs w:val="24"/>
        </w:rPr>
        <w:t xml:space="preserve"> and the energy required for them </w:t>
      </w:r>
      <w:r w:rsidR="0010386C">
        <w:rPr>
          <w:rFonts w:cs="Times New Roman"/>
          <w:szCs w:val="24"/>
        </w:rPr>
        <w:t xml:space="preserve">was </w:t>
      </w:r>
      <w:r w:rsidRPr="00681F96">
        <w:rPr>
          <w:rFonts w:cs="Times New Roman"/>
          <w:szCs w:val="24"/>
        </w:rPr>
        <w:t>comes from the combustion of char and volatiles</w:t>
      </w:r>
      <w:r w:rsidR="0010386C">
        <w:rPr>
          <w:rFonts w:cs="Times New Roman"/>
          <w:szCs w:val="24"/>
        </w:rPr>
        <w:t xml:space="preserve"> obtained from the process</w:t>
      </w:r>
      <w:r w:rsidRPr="00681F96">
        <w:rPr>
          <w:rFonts w:cs="Times New Roman"/>
          <w:szCs w:val="24"/>
        </w:rPr>
        <w:t>.</w:t>
      </w:r>
    </w:p>
    <w:p w:rsidR="00656885" w:rsidRPr="00681F96" w:rsidRDefault="00656885" w:rsidP="00656885">
      <w:pPr>
        <w:pStyle w:val="ListParagraph"/>
        <w:numPr>
          <w:ilvl w:val="2"/>
          <w:numId w:val="1"/>
        </w:numPr>
        <w:spacing w:line="360" w:lineRule="auto"/>
        <w:ind w:left="720"/>
        <w:jc w:val="both"/>
        <w:rPr>
          <w:rFonts w:cs="Times New Roman"/>
          <w:b/>
          <w:szCs w:val="24"/>
        </w:rPr>
      </w:pPr>
      <w:r w:rsidRPr="00681F96">
        <w:rPr>
          <w:rFonts w:cs="Times New Roman"/>
          <w:b/>
          <w:szCs w:val="24"/>
        </w:rPr>
        <w:t>Cra</w:t>
      </w:r>
      <w:r w:rsidR="005E729B">
        <w:rPr>
          <w:rFonts w:cs="Times New Roman"/>
          <w:b/>
          <w:szCs w:val="24"/>
        </w:rPr>
        <w:t>c</w:t>
      </w:r>
      <w:r w:rsidRPr="00681F96">
        <w:rPr>
          <w:rFonts w:cs="Times New Roman"/>
          <w:b/>
          <w:szCs w:val="24"/>
        </w:rPr>
        <w:t>king</w:t>
      </w:r>
    </w:p>
    <w:p w:rsidR="00656885" w:rsidRPr="00681F96" w:rsidRDefault="009F6E16" w:rsidP="008D6904">
      <w:pPr>
        <w:spacing w:line="360" w:lineRule="auto"/>
        <w:ind w:firstLine="720"/>
        <w:jc w:val="both"/>
        <w:rPr>
          <w:rFonts w:cs="Times New Roman"/>
          <w:szCs w:val="24"/>
        </w:rPr>
      </w:pPr>
      <w:r w:rsidRPr="00681F96">
        <w:rPr>
          <w:rFonts w:cs="Times New Roman"/>
          <w:szCs w:val="24"/>
        </w:rPr>
        <w:t xml:space="preserve">Additionally, the tar </w:t>
      </w:r>
      <w:r w:rsidR="008D6904">
        <w:rPr>
          <w:rFonts w:cs="Times New Roman"/>
          <w:szCs w:val="24"/>
        </w:rPr>
        <w:t>and gases obtained</w:t>
      </w:r>
      <w:r w:rsidRPr="00681F96">
        <w:rPr>
          <w:rFonts w:cs="Times New Roman"/>
          <w:szCs w:val="24"/>
        </w:rPr>
        <w:t xml:space="preserve"> during the pyrolysis step </w:t>
      </w:r>
      <w:r w:rsidR="008D6904">
        <w:rPr>
          <w:rFonts w:cs="Times New Roman"/>
          <w:szCs w:val="24"/>
        </w:rPr>
        <w:t xml:space="preserve">of the process </w:t>
      </w:r>
      <w:r w:rsidRPr="00681F96">
        <w:rPr>
          <w:rFonts w:cs="Times New Roman"/>
          <w:szCs w:val="24"/>
        </w:rPr>
        <w:t>are cracked during the gasification process, producing non-condensable gases, light hydrocarbons, and unconverted tar. This equation, roughly speaking, describes the cracking stage.</w:t>
      </w:r>
    </w:p>
    <w:p w:rsidR="009F6E16" w:rsidRPr="00681F96" w:rsidRDefault="009F6E16" w:rsidP="00656885">
      <w:pPr>
        <w:spacing w:line="360" w:lineRule="auto"/>
        <w:jc w:val="both"/>
        <w:rPr>
          <w:rFonts w:eastAsiaTheme="minorEastAsia" w:cs="Times New Roman"/>
          <w:szCs w:val="24"/>
        </w:rPr>
      </w:pPr>
      <m:oMathPara>
        <m:oMath>
          <m:r>
            <w:rPr>
              <w:rFonts w:ascii="Cambria Math" w:hAnsi="Cambria Math" w:cs="Times New Roman"/>
              <w:szCs w:val="24"/>
            </w:rPr>
            <m:t>a</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n</m:t>
              </m:r>
            </m:sub>
          </m:sSub>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x</m:t>
              </m:r>
            </m:sub>
          </m:sSub>
          <m:r>
            <w:rPr>
              <w:rFonts w:ascii="Cambria Math" w:hAnsi="Cambria Math" w:cs="Times New Roman"/>
              <w:szCs w:val="24"/>
            </w:rPr>
            <m:t>→b</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m</m:t>
              </m:r>
            </m:sub>
          </m:sSub>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y</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H</m:t>
              </m:r>
            </m:e>
            <m:sub>
              <m:r>
                <w:rPr>
                  <w:rFonts w:ascii="Cambria Math" w:hAnsi="Cambria Math" w:cs="Times New Roman"/>
                  <w:szCs w:val="24"/>
                </w:rPr>
                <m:t>2</m:t>
              </m:r>
            </m:sub>
          </m:sSub>
        </m:oMath>
      </m:oMathPara>
    </w:p>
    <w:p w:rsidR="009F6E16" w:rsidRPr="00681F96" w:rsidRDefault="009F6E16" w:rsidP="00656885">
      <w:pPr>
        <w:spacing w:line="360" w:lineRule="auto"/>
        <w:jc w:val="both"/>
        <w:rPr>
          <w:rFonts w:eastAsiaTheme="minorEastAsia" w:cs="Times New Roman"/>
          <w:szCs w:val="24"/>
        </w:rPr>
      </w:pPr>
      <w:r w:rsidRPr="00681F96">
        <w:rPr>
          <w:rFonts w:eastAsiaTheme="minorEastAsia" w:cs="Times New Roman"/>
          <w:szCs w:val="24"/>
        </w:rPr>
        <w:t xml:space="preserve">Where </w:t>
      </w:r>
      <w:proofErr w:type="spellStart"/>
      <w:r w:rsidRPr="00681F96">
        <w:rPr>
          <w:rFonts w:eastAsiaTheme="minorEastAsia" w:cs="Times New Roman"/>
          <w:szCs w:val="24"/>
        </w:rPr>
        <w:t>C</w:t>
      </w:r>
      <w:r w:rsidRPr="00681F96">
        <w:rPr>
          <w:rFonts w:eastAsiaTheme="minorEastAsia" w:cs="Times New Roman"/>
          <w:szCs w:val="24"/>
          <w:vertAlign w:val="subscript"/>
        </w:rPr>
        <w:t>n</w:t>
      </w:r>
      <w:r w:rsidRPr="00681F96">
        <w:rPr>
          <w:rFonts w:eastAsiaTheme="minorEastAsia" w:cs="Times New Roman"/>
          <w:szCs w:val="24"/>
        </w:rPr>
        <w:t>H</w:t>
      </w:r>
      <w:r w:rsidRPr="00681F96">
        <w:rPr>
          <w:rFonts w:eastAsiaTheme="minorEastAsia" w:cs="Times New Roman"/>
          <w:szCs w:val="24"/>
          <w:vertAlign w:val="subscript"/>
        </w:rPr>
        <w:t>y</w:t>
      </w:r>
      <w:proofErr w:type="spellEnd"/>
      <w:r w:rsidRPr="00681F96">
        <w:rPr>
          <w:rFonts w:eastAsiaTheme="minorEastAsia" w:cs="Times New Roman"/>
          <w:szCs w:val="24"/>
        </w:rPr>
        <w:t xml:space="preserve"> is tar </w:t>
      </w:r>
      <w:r w:rsidR="008D6904">
        <w:rPr>
          <w:rFonts w:eastAsiaTheme="minorEastAsia" w:cs="Times New Roman"/>
          <w:szCs w:val="24"/>
        </w:rPr>
        <w:t xml:space="preserve">content </w:t>
      </w:r>
      <w:r w:rsidRPr="00681F96">
        <w:rPr>
          <w:rFonts w:eastAsiaTheme="minorEastAsia" w:cs="Times New Roman"/>
          <w:szCs w:val="24"/>
        </w:rPr>
        <w:t xml:space="preserve">and </w:t>
      </w:r>
      <w:proofErr w:type="spellStart"/>
      <w:r w:rsidRPr="00681F96">
        <w:rPr>
          <w:rFonts w:eastAsiaTheme="minorEastAsia" w:cs="Times New Roman"/>
          <w:szCs w:val="24"/>
        </w:rPr>
        <w:t>C</w:t>
      </w:r>
      <w:r w:rsidRPr="00681F96">
        <w:rPr>
          <w:rFonts w:eastAsiaTheme="minorEastAsia" w:cs="Times New Roman"/>
          <w:szCs w:val="24"/>
          <w:vertAlign w:val="subscript"/>
        </w:rPr>
        <w:t>m</w:t>
      </w:r>
      <w:r w:rsidRPr="00681F96">
        <w:rPr>
          <w:rFonts w:eastAsiaTheme="minorEastAsia" w:cs="Times New Roman"/>
          <w:szCs w:val="24"/>
        </w:rPr>
        <w:t>H</w:t>
      </w:r>
      <w:r w:rsidRPr="00681F96">
        <w:rPr>
          <w:rFonts w:eastAsiaTheme="minorEastAsia" w:cs="Times New Roman"/>
          <w:szCs w:val="24"/>
          <w:vertAlign w:val="subscript"/>
        </w:rPr>
        <w:t>y</w:t>
      </w:r>
      <w:proofErr w:type="spellEnd"/>
      <w:r w:rsidRPr="00681F96">
        <w:rPr>
          <w:rFonts w:eastAsiaTheme="minorEastAsia" w:cs="Times New Roman"/>
          <w:szCs w:val="24"/>
        </w:rPr>
        <w:t xml:space="preserve"> is dehydrogenated hydrocarbons</w:t>
      </w:r>
      <w:r w:rsidR="008D6904">
        <w:rPr>
          <w:rFonts w:eastAsiaTheme="minorEastAsia" w:cs="Times New Roman"/>
          <w:szCs w:val="24"/>
        </w:rPr>
        <w:t xml:space="preserve"> in the output, a, b and are molecular</w:t>
      </w:r>
      <w:r w:rsidRPr="00681F96">
        <w:rPr>
          <w:rFonts w:eastAsiaTheme="minorEastAsia" w:cs="Times New Roman"/>
          <w:szCs w:val="24"/>
        </w:rPr>
        <w:t xml:space="preserve"> ratios.</w:t>
      </w:r>
    </w:p>
    <w:p w:rsidR="009F6E16" w:rsidRPr="00681F96" w:rsidRDefault="009F6E16" w:rsidP="009F6E16">
      <w:pPr>
        <w:pStyle w:val="ListParagraph"/>
        <w:numPr>
          <w:ilvl w:val="1"/>
          <w:numId w:val="1"/>
        </w:numPr>
        <w:spacing w:line="360" w:lineRule="auto"/>
        <w:ind w:left="360"/>
        <w:jc w:val="both"/>
        <w:rPr>
          <w:rFonts w:cs="Times New Roman"/>
          <w:b/>
          <w:szCs w:val="24"/>
        </w:rPr>
      </w:pPr>
      <w:r w:rsidRPr="00681F96">
        <w:rPr>
          <w:rFonts w:cs="Times New Roman"/>
          <w:b/>
          <w:szCs w:val="24"/>
        </w:rPr>
        <w:lastRenderedPageBreak/>
        <w:t>Pyrolysis</w:t>
      </w:r>
    </w:p>
    <w:p w:rsidR="00607E50" w:rsidRDefault="001C2057" w:rsidP="001C2057">
      <w:pPr>
        <w:spacing w:line="360" w:lineRule="auto"/>
        <w:ind w:firstLine="360"/>
        <w:jc w:val="both"/>
        <w:rPr>
          <w:rFonts w:cs="Times New Roman"/>
          <w:szCs w:val="24"/>
        </w:rPr>
      </w:pPr>
      <w:r>
        <w:rPr>
          <w:rFonts w:cs="Times New Roman"/>
          <w:szCs w:val="24"/>
        </w:rPr>
        <w:t>The b</w:t>
      </w:r>
      <w:r w:rsidR="00607E50" w:rsidRPr="00681F96">
        <w:rPr>
          <w:rFonts w:cs="Times New Roman"/>
          <w:szCs w:val="24"/>
        </w:rPr>
        <w:t>iochar, bio-oil, and syngas are products of the thermochemical process known as pyrolysis, which is used to process biomass</w:t>
      </w:r>
      <w:r w:rsidR="00CF49A5">
        <w:rPr>
          <w:rFonts w:cs="Times New Roman"/>
          <w:szCs w:val="24"/>
        </w:rPr>
        <w:fldChar w:fldCharType="begin" w:fldLock="1"/>
      </w:r>
      <w:r w:rsidR="00B50674">
        <w:rPr>
          <w:rFonts w:cs="Times New Roman"/>
          <w:szCs w:val="24"/>
        </w:rPr>
        <w:instrText>ADDIN CSL_CITATION {"citationItems":[{"id":"ITEM-1","itemData":{"DOI":"10.1007/s13399-019-00572-5","ISBN":"1339901900","ISSN":"21906823","abstract":"In addition to the various options available for sewage sludge disposal, a possible process for sustainable resource recovery from this residue is its transformation into biochar, achieved by post-processing through pyrolysis. Biochar obtained from sewage sludge is considered one of the most interesting final products in a wastewater-based circular economy, as proven by the multitude of its possible uses tested so far in various applications. Recently, combined activated sludge (AS)-microalgae systems have been proposed to simultaneously remove both carbon and nutrients from wastewaters, as alternative to conventional technologies such as those based on denitrification and chemical phosphorus precipitation. Although this combined process could be efficient from the point of view of component removal from effluents, it generates potential issues to solid residue disposal practices, as algae normally respond poorly to traditional, mechanical drying processes. In this study, a disposal solution was investigated, consisting of pyrolysation of a mixed sludge/bioalgae matrix under different conditions: in such way, not only landfilled residuals are practically eliminated, but a material with multiple potential end uses is recovered. Process feedstock (algae, sludge and combinations thereof) and end-products (biochar and bio-oil) were characterised after pyrolysis under different conditions. Algae alone were also subject to preliminary solvent oil extraction to assess whether increased biochar production would result from such process variation (which it did, increasing biochar production by 25–33%). A comprehensive discussion on properties of end products as function of process design, possible applications in a circular economy cycle and advantages of co-pyrolysis follows.","author":[{"dropping-particle":"","family":"Bolognesi","given":"Silvia","non-dropping-particle":"","parse-names":false,"suffix":""},{"dropping-particle":"","family":"Bernardi","given":"Giorgia","non-dropping-particle":"","parse-names":false,"suffix":""},{"dropping-particle":"","family":"Callegari","given":"Arianna","non-dropping-particle":"","parse-names":false,"suffix":""},{"dropping-particle":"","family":"Dondi","given":"Daniele","non-dropping-particle":"","parse-names":false,"suffix":""},{"dropping-particle":"","family":"Capodaglio","given":"Andrea G.","non-dropping-particle":"","parse-names":false,"suffix":""}],"container-title":"Biomass Conversion and Biorefinery","id":"ITEM-1","issue":"2","issued":{"date-parts":[["2021"]]},"page":"289-299","publisher":"Biomass Conversion and Biorefinery","title":"Biochar production from sewage sludge and microalgae mixtures: properties, sustainability and possible role in circular economy","type":"article-journal","volume":"11"},"uris":["http://www.mendeley.com/documents/?uuid=0fc22c4b-e203-4842-bb39-56a2af0f8bcf"]}],"mendeley":{"formattedCitation":"[4]","plainTextFormattedCitation":"[4]","previouslyFormattedCitation":"[4]"},"properties":{"noteIndex":0},"schema":"https://github.com/citation-style-language/schema/raw/master/csl-citation.json"}</w:instrText>
      </w:r>
      <w:r w:rsidR="00CF49A5">
        <w:rPr>
          <w:rFonts w:cs="Times New Roman"/>
          <w:szCs w:val="24"/>
        </w:rPr>
        <w:fldChar w:fldCharType="separate"/>
      </w:r>
      <w:r w:rsidR="00B50674" w:rsidRPr="00B50674">
        <w:rPr>
          <w:rFonts w:cs="Times New Roman"/>
          <w:noProof/>
          <w:szCs w:val="24"/>
        </w:rPr>
        <w:t>[4]</w:t>
      </w:r>
      <w:r w:rsidR="00CF49A5">
        <w:rPr>
          <w:rFonts w:cs="Times New Roman"/>
          <w:szCs w:val="24"/>
        </w:rPr>
        <w:fldChar w:fldCharType="end"/>
      </w:r>
      <w:r w:rsidR="00607E50" w:rsidRPr="00681F96">
        <w:rPr>
          <w:rFonts w:cs="Times New Roman"/>
          <w:szCs w:val="24"/>
        </w:rPr>
        <w:t xml:space="preserve">. The technique involves heating biomass to temperatures between 400°C and 1200°C and </w:t>
      </w:r>
      <w:r w:rsidR="000651E0">
        <w:rPr>
          <w:rFonts w:cs="Times New Roman"/>
          <w:szCs w:val="24"/>
        </w:rPr>
        <w:t>then thermally decomposing the products</w:t>
      </w:r>
      <w:r w:rsidR="00607E50" w:rsidRPr="00681F96">
        <w:rPr>
          <w:rFonts w:cs="Times New Roman"/>
          <w:szCs w:val="24"/>
        </w:rPr>
        <w:t xml:space="preserve"> under anaerobic circumstances or with little oxygen</w:t>
      </w:r>
      <w:r w:rsidR="00961280">
        <w:rPr>
          <w:rFonts w:cs="Times New Roman"/>
          <w:szCs w:val="24"/>
        </w:rPr>
        <w:t xml:space="preserve"> (O</w:t>
      </w:r>
      <w:r w:rsidR="00961280" w:rsidRPr="00961280">
        <w:rPr>
          <w:rFonts w:cs="Times New Roman"/>
          <w:szCs w:val="24"/>
          <w:vertAlign w:val="subscript"/>
        </w:rPr>
        <w:t>2</w:t>
      </w:r>
      <w:r w:rsidR="00961280">
        <w:rPr>
          <w:rFonts w:cs="Times New Roman"/>
          <w:szCs w:val="24"/>
        </w:rPr>
        <w:t>)</w:t>
      </w:r>
      <w:r w:rsidR="00607E50" w:rsidRPr="00681F96">
        <w:rPr>
          <w:rFonts w:cs="Times New Roman"/>
          <w:szCs w:val="24"/>
        </w:rPr>
        <w:t xml:space="preserve"> present</w:t>
      </w:r>
      <w:r w:rsidR="00CF49A5">
        <w:rPr>
          <w:rFonts w:cs="Times New Roman"/>
          <w:szCs w:val="24"/>
        </w:rPr>
        <w:fldChar w:fldCharType="begin" w:fldLock="1"/>
      </w:r>
      <w:r w:rsidR="005D4D86">
        <w:rPr>
          <w:rFonts w:cs="Times New Roman"/>
          <w:szCs w:val="24"/>
        </w:rPr>
        <w:instrText>ADDIN CSL_CITATION {"citationItems":[{"id":"ITEM-1","itemData":{"DOI":"10.1016/j.jclepro.2020.124302","ISSN":"09596526","abstract":"The utilization of biomass waste by converting to biochar seems to be an efficient and environmental friendly way of biomass treating. Biochar is produced from biomass by low temperature pyrolysis (torrefaction). Application of biochar in agriculture as soil supplement has been recently a highly discussed topic. Lot of published works, however, deals with commodities, which are not in current disposal in Central Europe, like bamboo, rice, and so on. In this work, twelve different biomass wastes generated in the Czech Republic has been characterized in order to find out their suitability of biochar production. Primarily, these wastes are generated in the production of vegetable oil, wine, beer, sugar, flour and of wood processing. The contented main nutrients and also micronutrients were determined, simultaneously with the contents of toxic elements that disable the use of biochar in agriculture. Attention was also focused on the content of carbon bound basically in organic compounds. This content is significant and desirable, because the application of biochar will restore carbon deposit in soil. The behavior of biomass during the torrefaction process was simulated by thermogravimetric analysis (TGA). X-ray diffraction analysis (XRD) was performed to detect any crystalline phases other than lingo-cellulose matrix. After evaluating all the results, the sample „Extracted rapeseed scrap“ was assessed as an example of most suitable materials for biochar production due to high nutrients content and suitable thermal stability.","author":[{"dropping-particle":"","family":"Kwoczynski","given":"Zdenka","non-dropping-particle":"","parse-names":false,"suffix":""},{"dropping-particle":"","family":"Čmelík","given":"Jiří","non-dropping-particle":"","parse-names":false,"suffix":""}],"container-title":"Journal of Cleaner Production","id":"ITEM-1","issued":{"date-parts":[["2021"]]},"page":"124302","publisher":"Elsevier Ltd","title":"Characterization of biomass wastes and its possibility of agriculture utilization due to biochar production by torrefaction process","type":"article-journal","volume":"280"},"uris":["http://www.mendeley.com/documents/?uuid=23ef11f0-a95e-4adb-8176-d1e0c13285ae"]}],"mendeley":{"formattedCitation":"[22]","plainTextFormattedCitation":"[22]","previouslyFormattedCitation":"[22]"},"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2]</w:t>
      </w:r>
      <w:r w:rsidR="00CF49A5">
        <w:rPr>
          <w:rFonts w:cs="Times New Roman"/>
          <w:szCs w:val="24"/>
        </w:rPr>
        <w:fldChar w:fldCharType="end"/>
      </w:r>
      <w:r w:rsidR="00607E50" w:rsidRPr="00681F96">
        <w:rPr>
          <w:rFonts w:cs="Times New Roman"/>
          <w:szCs w:val="24"/>
        </w:rPr>
        <w:t>. Without oxygen, biomass can be heated over its thermal stability limit, producing more durable by</w:t>
      </w:r>
      <w:r w:rsidR="00402482">
        <w:rPr>
          <w:rFonts w:cs="Times New Roman"/>
          <w:szCs w:val="24"/>
        </w:rPr>
        <w:t>products like solid residues. This</w:t>
      </w:r>
      <w:r w:rsidR="00607E50" w:rsidRPr="00681F96">
        <w:rPr>
          <w:rFonts w:cs="Times New Roman"/>
          <w:szCs w:val="24"/>
        </w:rPr>
        <w:t xml:space="preserve"> is also insured that </w:t>
      </w:r>
      <w:r w:rsidR="001D5D6A">
        <w:rPr>
          <w:rFonts w:cs="Times New Roman"/>
          <w:szCs w:val="24"/>
        </w:rPr>
        <w:t xml:space="preserve">the </w:t>
      </w:r>
      <w:r w:rsidR="00607E50" w:rsidRPr="00681F96">
        <w:rPr>
          <w:rFonts w:cs="Times New Roman"/>
          <w:szCs w:val="24"/>
        </w:rPr>
        <w:t xml:space="preserve">combustion </w:t>
      </w:r>
      <w:r w:rsidR="001D5D6A">
        <w:rPr>
          <w:rFonts w:cs="Times New Roman"/>
          <w:szCs w:val="24"/>
        </w:rPr>
        <w:t xml:space="preserve">process </w:t>
      </w:r>
      <w:r w:rsidR="00607E50" w:rsidRPr="00681F96">
        <w:rPr>
          <w:rFonts w:cs="Times New Roman"/>
          <w:szCs w:val="24"/>
        </w:rPr>
        <w:t>will not take place when the biomass is heated by establishing an anaerobic environment</w:t>
      </w:r>
      <w:r w:rsidR="00CF49A5">
        <w:rPr>
          <w:rFonts w:cs="Times New Roman"/>
          <w:szCs w:val="24"/>
        </w:rPr>
        <w:fldChar w:fldCharType="begin" w:fldLock="1"/>
      </w:r>
      <w:r w:rsidR="005D4D86">
        <w:rPr>
          <w:rFonts w:cs="Times New Roman"/>
          <w:szCs w:val="24"/>
        </w:rPr>
        <w:instrText>ADDIN CSL_CITATION {"citationItems":[{"id":"ITEM-1","itemData":{"DOI":"10.1016/j.scitotenv.2019.04.211","ISSN":"18791026","PMID":"31100662","abstract":"The rising pressure on both cleaner production and sustainable development have been the main driving force that pushes mankind to seek for alternative greener and sustainable feedstocks for chemical and energy production. The biomass ‘waste-to-wealth’ concept which convert low value biomass into value-added products which contain high economic potential, have attracted the attentions from both academicians and industry players. With a tropical climate, Malaysia has a rich agricultural sector and dense tropical rainforest, giving rise to abundance of biomass which most of them are underutilized. Hence, the biomass ‘waste-to-wealth’ conversion through various thermochemical conversion technologies and the prospective challenges towards commercialization in Malaysia are reviewed in this paper. In this paper, a critical review about the maturity status of the four most promising thermochemical conversion routes in Malaysia (i.e. gasification, pyrolysis, liquefaction and hydroprocessing)is given. The current development of thermochemical conversion technologies for biomass conversion in Malaysia is also reviewed and benchmarked against global progress. Besides, the core technical challenges in commercializing these green technologies are highlighted as well. Lastly, the future outlook for successful commercialization of these technologies in Malaysia is included.","author":[{"dropping-particle":"","family":"Chan","given":"Yi Herng","non-dropping-particle":"","parse-names":false,"suffix":""},{"dropping-particle":"","family":"Cheah","given":"Kin Wai","non-dropping-particle":"","parse-names":false,"suffix":""},{"dropping-particle":"","family":"How","given":"Bing Shen","non-dropping-particle":"","parse-names":false,"suffix":""},{"dropping-particle":"","family":"Loy","given":"Adrian Chun Minh","non-dropping-particle":"","parse-names":false,"suffix":""},{"dropping-particle":"","family":"Shahbaz","given":"Muhammad","non-dropping-particle":"","parse-names":false,"suffix":""},{"dropping-particle":"","family":"Singh","given":"Haswin Kaur Gurdeep","non-dropping-particle":"","parse-names":false,"suffix":""},{"dropping-particle":"","family":"Yusuf","given":"Nur'aini Raman","non-dropping-particle":"","parse-names":false,"suffix":""},{"dropping-particle":"","family":"Shuhaili","given":"Ahmad Fadzil Ahmad","non-dropping-particle":"","parse-names":false,"suffix":""},{"dropping-particle":"","family":"Yusup","given":"Suzana","non-dropping-particle":"","parse-names":false,"suffix":""},{"dropping-particle":"","family":"Ghani","given":"Wan Azlina Wan Abd Karim","non-dropping-particle":"","parse-names":false,"suffix":""},{"dropping-particle":"","family":"Rambli","given":"Jakaria","non-dropping-particle":"","parse-names":false,"suffix":""},{"dropping-particle":"","family":"Kansha","given":"Yasuki","non-dropping-particle":"","parse-names":false,"suffix":""},{"dropping-particle":"","family":"Lam","given":"Hon Loong","non-dropping-particle":"","parse-names":false,"suffix":""},{"dropping-particle":"","family":"Hong","given":"Boon Hooi","non-dropping-particle":"","parse-names":false,"suffix":""},{"dropping-particle":"","family":"Ngan","given":"Sue Lin","non-dropping-particle":"","parse-names":false,"suffix":""}],"container-title":"Science of the Total Environment","id":"ITEM-1","issued":{"date-parts":[["2019"]]},"page":"105-123","title":"An overview of biomass thermochemical conversion technologies in Malaysia","type":"article-journal","volume":"680"},"uris":["http://www.mendeley.com/documents/?uuid=7e8f9a5e-2519-46e5-951f-39530a3b2b91"]}],"mendeley":{"formattedCitation":"[23]","plainTextFormattedCitation":"[23]","previouslyFormattedCitation":"[23]"},"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3]</w:t>
      </w:r>
      <w:r w:rsidR="00CF49A5">
        <w:rPr>
          <w:rFonts w:cs="Times New Roman"/>
          <w:szCs w:val="24"/>
        </w:rPr>
        <w:fldChar w:fldCharType="end"/>
      </w:r>
      <w:r w:rsidR="00607E50" w:rsidRPr="00681F96">
        <w:rPr>
          <w:rFonts w:cs="Times New Roman"/>
          <w:szCs w:val="24"/>
        </w:rPr>
        <w:t>. It is a very intricate procedure that involves a wide variety of unique reactions in the reacting zone. In a different investigation, pyrolysis was found to occur at low temperatures between 250°C to 900°C. Silica, lignin, cellulose, and hemicelluloses make up agricultural biomass. The melting point of lignin is much higher than 350°C, but cellulose typically pyrolyzes at this temperature</w:t>
      </w:r>
      <w:r w:rsidR="00CF49A5">
        <w:rPr>
          <w:rFonts w:cs="Times New Roman"/>
          <w:szCs w:val="24"/>
        </w:rPr>
        <w:fldChar w:fldCharType="begin" w:fldLock="1"/>
      </w:r>
      <w:r w:rsidR="005D4D86">
        <w:rPr>
          <w:rFonts w:cs="Times New Roman"/>
          <w:szCs w:val="24"/>
        </w:rPr>
        <w:instrText>ADDIN CSL_CITATION {"citationItems":[{"id":"ITEM-1","itemData":{"ISSN":"1932-104X","author":[{"dropping-particle":"","family":"Parihar","given":"Anurag","non-dropping-particle":"","parse-names":false,"suffix":""},{"dropping-particle":"","family":"Bhattacharya","given":"Sankar","non-dropping-particle":"","parse-names":false,"suffix":""}],"container-title":"Biofuels, Bioproducts and Biorefining","id":"ITEM-1","issue":"2","issued":{"date-parts":[["2020"]]},"page":"446-468","publisher":"Wiley Online Library","title":"Cellulose fast pyrolysis for platform chemicals: assessment of potential targets and suitable reactor technology","type":"article-journal","volume":"14"},"uris":["http://www.mendeley.com/documents/?uuid=c008615a-88fb-4fbd-9673-d9ae7830d522"]}],"mendeley":{"formattedCitation":"[24]","plainTextFormattedCitation":"[24]","previouslyFormattedCitation":"[24]"},"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4]</w:t>
      </w:r>
      <w:r w:rsidR="00CF49A5">
        <w:rPr>
          <w:rFonts w:cs="Times New Roman"/>
          <w:szCs w:val="24"/>
        </w:rPr>
        <w:fldChar w:fldCharType="end"/>
      </w:r>
      <w:r w:rsidR="00607E50" w:rsidRPr="00681F96">
        <w:rPr>
          <w:rFonts w:cs="Times New Roman"/>
          <w:szCs w:val="24"/>
        </w:rPr>
        <w:t>. Although there are several operating factors that affect product yield, char formation is often favoured by low temperatures and lengthy residence times. Thus, it may be deduced that the pyrolysis's optimal temperature range was between 300 and 700°C</w:t>
      </w:r>
      <w:r w:rsidR="00CF49A5">
        <w:rPr>
          <w:rFonts w:cs="Times New Roman"/>
          <w:szCs w:val="24"/>
        </w:rPr>
        <w:fldChar w:fldCharType="begin" w:fldLock="1"/>
      </w:r>
      <w:r w:rsidR="005D4D86">
        <w:rPr>
          <w:rFonts w:cs="Times New Roman"/>
          <w:szCs w:val="24"/>
        </w:rPr>
        <w:instrText>ADDIN CSL_CITATION {"citationItems":[{"id":"ITEM-1","itemData":{"ISSN":"0304-3894","author":[{"dropping-particle":"","family":"Li","given":"Jiantao","non-dropping-particle":"","parse-names":false,"suffix":""},{"dropping-particle":"","family":"Lin","given":"Fawei","non-dropping-particle":"","parse-names":false,"suffix":""},{"dropping-particle":"","family":"Li","given":"Kai","non-dropping-particle":"","parse-names":false,"suffix":""},{"dropping-particle":"","family":"Zheng","given":"Fa","non-dropping-particle":"","parse-names":false,"suffix":""},{"dropping-particle":"","family":"Yan","given":"Beibei","non-dropping-particle":"","parse-names":false,"suffix":""},{"dropping-particle":"","family":"Che","given":"Lei","non-dropping-particle":"","parse-names":false,"suffix":""},{"dropping-particle":"","family":"Tian","given":"Wangyang","non-dropping-particle":"","parse-names":false,"suffix":""},{"dropping-particle":"","family":"Chen","given":"Guanyi","non-dropping-particle":"","parse-names":false,"suffix":""},{"dropping-particle":"","family":"Yoshikawa","given":"Kunio","non-dropping-particle":"","parse-names":false,"suffix":""}],"container-title":"Journal of Hazardous Materials","id":"ITEM-1","issued":{"date-parts":[["2021"]]},"page":"124706","publisher":"Elsevier","title":"A critical review on energy recovery and non-hazardous disposal of oily sludge from petroleum industry by pyrolysis","type":"article-journal","volume":"406"},"uris":["http://www.mendeley.com/documents/?uuid=1cf06f40-9d80-495a-bfc4-25cb013ad329"]}],"mendeley":{"formattedCitation":"[25]","plainTextFormattedCitation":"[25]","previouslyFormattedCitation":"[25]"},"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5]</w:t>
      </w:r>
      <w:r w:rsidR="00CF49A5">
        <w:rPr>
          <w:rFonts w:cs="Times New Roman"/>
          <w:szCs w:val="24"/>
        </w:rPr>
        <w:fldChar w:fldCharType="end"/>
      </w:r>
      <w:r w:rsidR="00607E50" w:rsidRPr="00681F96">
        <w:rPr>
          <w:rFonts w:cs="Times New Roman"/>
          <w:szCs w:val="24"/>
        </w:rPr>
        <w:t xml:space="preserve">. In secondary pyrolysis, heavy chemicals are cracked, converting biomass into charcoal or gases. The overall view of the pyrolysis is shown in the </w:t>
      </w:r>
      <w:r w:rsidR="00607E50" w:rsidRPr="00A77859">
        <w:rPr>
          <w:rFonts w:cs="Times New Roman"/>
          <w:szCs w:val="24"/>
        </w:rPr>
        <w:t>figure</w:t>
      </w:r>
      <w:r w:rsidR="00A77859" w:rsidRPr="00A77859">
        <w:rPr>
          <w:rFonts w:cs="Times New Roman"/>
          <w:szCs w:val="24"/>
        </w:rPr>
        <w:t xml:space="preserve"> 3</w:t>
      </w:r>
      <w:r w:rsidR="00607E50" w:rsidRPr="00A77859">
        <w:rPr>
          <w:rFonts w:cs="Times New Roman"/>
          <w:szCs w:val="24"/>
        </w:rPr>
        <w:t>.</w:t>
      </w:r>
    </w:p>
    <w:p w:rsidR="00A77859" w:rsidRDefault="00A77859" w:rsidP="00A77859">
      <w:pPr>
        <w:spacing w:line="360" w:lineRule="auto"/>
        <w:jc w:val="center"/>
        <w:rPr>
          <w:rFonts w:cs="Times New Roman"/>
          <w:b/>
          <w:szCs w:val="24"/>
        </w:rPr>
      </w:pPr>
      <w:r>
        <w:rPr>
          <w:rFonts w:cs="Times New Roman"/>
          <w:b/>
          <w:noProof/>
          <w:szCs w:val="24"/>
        </w:rPr>
        <w:drawing>
          <wp:inline distT="0" distB="0" distL="0" distR="0" wp14:anchorId="0053D9AA">
            <wp:extent cx="5944235" cy="31883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3188335"/>
                    </a:xfrm>
                    <a:prstGeom prst="rect">
                      <a:avLst/>
                    </a:prstGeom>
                    <a:noFill/>
                  </pic:spPr>
                </pic:pic>
              </a:graphicData>
            </a:graphic>
          </wp:inline>
        </w:drawing>
      </w:r>
    </w:p>
    <w:p w:rsidR="00A77859" w:rsidRPr="00681F96" w:rsidRDefault="00493A79" w:rsidP="00A77859">
      <w:pPr>
        <w:spacing w:line="360" w:lineRule="auto"/>
        <w:jc w:val="center"/>
        <w:rPr>
          <w:rFonts w:cs="Times New Roman"/>
          <w:b/>
          <w:szCs w:val="24"/>
        </w:rPr>
      </w:pPr>
      <w:r>
        <w:rPr>
          <w:rFonts w:cs="Times New Roman"/>
          <w:b/>
          <w:szCs w:val="24"/>
        </w:rPr>
        <w:t>Fig.3: Pyrolysis process</w:t>
      </w:r>
      <w:r w:rsidR="00A77859">
        <w:rPr>
          <w:rFonts w:cs="Times New Roman"/>
          <w:b/>
          <w:szCs w:val="24"/>
        </w:rPr>
        <w:t xml:space="preserve"> rep</w:t>
      </w:r>
      <w:r>
        <w:rPr>
          <w:rFonts w:cs="Times New Roman"/>
          <w:b/>
          <w:szCs w:val="24"/>
        </w:rPr>
        <w:t>resentation</w:t>
      </w:r>
      <w:r w:rsidR="00A77859">
        <w:rPr>
          <w:rFonts w:cs="Times New Roman"/>
          <w:b/>
          <w:szCs w:val="24"/>
        </w:rPr>
        <w:t xml:space="preserve"> for</w:t>
      </w:r>
      <w:r>
        <w:rPr>
          <w:rFonts w:cs="Times New Roman"/>
          <w:b/>
          <w:szCs w:val="24"/>
        </w:rPr>
        <w:t xml:space="preserve"> the production of</w:t>
      </w:r>
      <w:r w:rsidR="00A77859">
        <w:rPr>
          <w:rFonts w:cs="Times New Roman"/>
          <w:b/>
          <w:szCs w:val="24"/>
        </w:rPr>
        <w:t xml:space="preserve"> biocha</w:t>
      </w:r>
      <w:r>
        <w:rPr>
          <w:rFonts w:cs="Times New Roman"/>
          <w:b/>
          <w:szCs w:val="24"/>
        </w:rPr>
        <w:t>r, bio-oil and syngas</w:t>
      </w:r>
    </w:p>
    <w:p w:rsidR="00607E50" w:rsidRPr="00681F96" w:rsidRDefault="00607E50" w:rsidP="001C2057">
      <w:pPr>
        <w:spacing w:line="360" w:lineRule="auto"/>
        <w:ind w:firstLine="720"/>
        <w:jc w:val="both"/>
        <w:rPr>
          <w:rFonts w:cs="Times New Roman"/>
          <w:szCs w:val="24"/>
        </w:rPr>
      </w:pPr>
      <w:r w:rsidRPr="00681F96">
        <w:rPr>
          <w:rFonts w:cs="Times New Roman"/>
          <w:szCs w:val="24"/>
        </w:rPr>
        <w:lastRenderedPageBreak/>
        <w:t>In essence, this is an alternative strategy for turning biomass into goods like charcoal, syngas, and oil. At particular temperature points during the process, depolymerization, fragmentation, and cross-linking are chemical mechanisms that take place, resulting in a different product state for lignocellulosic components like cellulose and hemicellulose (solid, liquid, or gas)</w:t>
      </w:r>
      <w:r w:rsidR="00CF49A5">
        <w:rPr>
          <w:rFonts w:cs="Times New Roman"/>
          <w:szCs w:val="24"/>
        </w:rPr>
        <w:fldChar w:fldCharType="begin" w:fldLock="1"/>
      </w:r>
      <w:r w:rsidR="005D4D86">
        <w:rPr>
          <w:rFonts w:cs="Times New Roman"/>
          <w:szCs w:val="24"/>
        </w:rPr>
        <w:instrText>ADDIN CSL_CITATION {"citationItems":[{"id":"ITEM-1","itemData":{"DOI":"10.1016/j.cej.2020.124401","ISSN":"13858947","abstract":"Biomass waste represents the promising surrogate of fossil fuels for energy recovery and valorization into value-added products. Among thermochemical conversion techniques of biomass, pyrolysis appears to be most alluring owing to its low pollutant emission and diverse products formation. The current pyrolysis applications for valorization of biomass waste is reviewed, covering the key concepts, pyrolysis mode, operating parameters and products. To date, existing types of pyrolysis include conventional pyrolysis (poor heat transfer due to non-selective heating), vacuum pyrolysis (lower process temperature because of vacuum), solar pyrolysis (entirely “green” with solar-powered), and a newly touted microwave pyrolysis. In microwave pyrolysis of biomass, the heat transfer is more efficient as the heat is generated within the core of material by the interaction of microwave with biomass. The plausible mechanisms of microwave heating are dipole polarization, ionic conduction and interfacial polarization. The lack of top-tier reactor design is identified as the main obstacle that impedes the commercialization of microwave pyrolysis in biomass recycling. Based on the existing works, it is surmised that microwave pyrolysis of biomass produces solid biochar as a main product. To confront the great market demand of activated biochar, it is proposed that the solid char could be upgraded into engineered activated biochar with desirable properties for wide application in pollution control, catalysis and energy storage. Hence, the production of engineered activated biochar from microwave pyrolysis process and its applications are reviewed and explicitly discussed to fill the research gap, and the key implications for future development are highlighted.","author":[{"dropping-particle":"","family":"Foong","given":"Shin Ying","non-dropping-particle":"","parse-names":false,"suffix":""},{"dropping-particle":"","family":"Liew","given":"Rock Keey","non-dropping-particle":"","parse-names":false,"suffix":""},{"dropping-particle":"","family":"Yang","given":"Yafeng","non-dropping-particle":"","parse-names":false,"suffix":""},{"dropping-particle":"","family":"Cheng","given":"Yoke Wang","non-dropping-particle":"","parse-names":false,"suffix":""},{"dropping-particle":"","family":"Yek","given":"Peter Nai Yuh","non-dropping-particle":"","parse-names":false,"suffix":""},{"dropping-particle":"","family":"Wan Mahari","given":"Wan Adibah","non-dropping-particle":"","parse-names":false,"suffix":""},{"dropping-particle":"","family":"Lee","given":"Xie Yi","non-dropping-particle":"","parse-names":false,"suffix":""},{"dropping-particle":"","family":"Han","given":"Chai Sean","non-dropping-particle":"","parse-names":false,"suffix":""},{"dropping-particle":"","family":"Vo","given":"Dai Viet N.","non-dropping-particle":"","parse-names":false,"suffix":""},{"dropping-particle":"","family":"Le","given":"Quyet","non-dropping-particle":"Van","parse-names":false,"suffix":""},{"dropping-particle":"","family":"Aghbashlo","given":"Mortaza","non-dropping-particle":"","parse-names":false,"suffix":""},{"dropping-particle":"","family":"Tabatabaei","given":"Meisam","non-dropping-particle":"","parse-names":false,"suffix":""},{"dropping-particle":"","family":"Sonne","given":"Christian","non-dropping-particle":"","parse-names":false,"suffix":""},{"dropping-particle":"","family":"Peng","given":"Wanxi","non-dropping-particle":"","parse-names":false,"suffix":""},{"dropping-particle":"","family":"Lam","given":"Su Shiung","non-dropping-particle":"","parse-names":false,"suffix":""}],"container-title":"Chemical Engineering Journal","id":"ITEM-1","issued":{"date-parts":[["2020"]]},"title":"Valorization of biomass waste to engineered activated biochar by microwave pyrolysis: Progress, challenges, and future directions","type":"article-journal","volume":"389"},"uris":["http://www.mendeley.com/documents/?uuid=43dc0e78-2f07-4ab4-b094-fc85e3b0fedb"]}],"mendeley":{"formattedCitation":"[26]","plainTextFormattedCitation":"[26]","previouslyFormattedCitation":"[26]"},"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6]</w:t>
      </w:r>
      <w:r w:rsidR="00CF49A5">
        <w:rPr>
          <w:rFonts w:cs="Times New Roman"/>
          <w:szCs w:val="24"/>
        </w:rPr>
        <w:fldChar w:fldCharType="end"/>
      </w:r>
      <w:r w:rsidRPr="00681F96">
        <w:rPr>
          <w:rFonts w:cs="Times New Roman"/>
          <w:szCs w:val="24"/>
        </w:rPr>
        <w:t>. While CO</w:t>
      </w:r>
      <w:r w:rsidRPr="00437309">
        <w:rPr>
          <w:rFonts w:cs="Times New Roman"/>
          <w:szCs w:val="24"/>
          <w:vertAlign w:val="subscript"/>
        </w:rPr>
        <w:t>2</w:t>
      </w:r>
      <w:r w:rsidRPr="00681F96">
        <w:rPr>
          <w:rFonts w:cs="Times New Roman"/>
          <w:szCs w:val="24"/>
        </w:rPr>
        <w:t>, CO, and H</w:t>
      </w:r>
      <w:r w:rsidRPr="00437309">
        <w:rPr>
          <w:rFonts w:cs="Times New Roman"/>
          <w:szCs w:val="24"/>
          <w:vertAlign w:val="subscript"/>
        </w:rPr>
        <w:t>2</w:t>
      </w:r>
      <w:r w:rsidRPr="00681F96">
        <w:rPr>
          <w:rFonts w:cs="Times New Roman"/>
          <w:szCs w:val="24"/>
        </w:rPr>
        <w:t xml:space="preserve"> (together known as syngas) are produced as the gaseous byproducts (C</w:t>
      </w:r>
      <w:r w:rsidRPr="00437309">
        <w:rPr>
          <w:rFonts w:cs="Times New Roman"/>
          <w:szCs w:val="24"/>
          <w:vertAlign w:val="subscript"/>
        </w:rPr>
        <w:t>1</w:t>
      </w:r>
      <w:r w:rsidRPr="00681F96">
        <w:rPr>
          <w:rFonts w:cs="Times New Roman"/>
          <w:szCs w:val="24"/>
        </w:rPr>
        <w:t>-C</w:t>
      </w:r>
      <w:r w:rsidRPr="00437309">
        <w:rPr>
          <w:rFonts w:cs="Times New Roman"/>
          <w:szCs w:val="24"/>
          <w:vertAlign w:val="subscript"/>
        </w:rPr>
        <w:t>2</w:t>
      </w:r>
      <w:r w:rsidRPr="00681F96">
        <w:rPr>
          <w:rFonts w:cs="Times New Roman"/>
          <w:szCs w:val="24"/>
        </w:rPr>
        <w:t xml:space="preserve"> hydrocarbons), biochar and bio-oil are the solid and liquid byproducts. There are various types of reactors used to make biochar, including the </w:t>
      </w:r>
      <w:proofErr w:type="spellStart"/>
      <w:r w:rsidRPr="00681F96">
        <w:rPr>
          <w:rFonts w:cs="Times New Roman"/>
          <w:szCs w:val="24"/>
        </w:rPr>
        <w:t>waggon</w:t>
      </w:r>
      <w:proofErr w:type="spellEnd"/>
      <w:r w:rsidRPr="00681F96">
        <w:rPr>
          <w:rFonts w:cs="Times New Roman"/>
          <w:szCs w:val="24"/>
        </w:rPr>
        <w:t xml:space="preserve"> reactor, bubbling fluidized bed, paddle kiln, and agitated sand rotating kiln</w:t>
      </w:r>
      <w:r w:rsidR="00CF49A5">
        <w:rPr>
          <w:rFonts w:cs="Times New Roman"/>
          <w:szCs w:val="24"/>
        </w:rPr>
        <w:fldChar w:fldCharType="begin" w:fldLock="1"/>
      </w:r>
      <w:r w:rsidR="005D4D86">
        <w:rPr>
          <w:rFonts w:cs="Times New Roman"/>
          <w:szCs w:val="24"/>
        </w:rPr>
        <w:instrText>ADDIN CSL_CITATION {"citationItems":[{"id":"ITEM-1","itemData":{"DOI":"10.1016/j.fuproc.2021.106997","ISSN":"03783820","abstract":"The increasing energy demand and diminishing fossil fuel sources have called for the exploration of new energy sources. To satisfy growing global energy demand and accomplish sustainable energy development goals, biomass plays an essential role in present and future energy. Pyrolysis holds considerable potential approaches among biomass conversion technologies. This study presents a critical review of the effect of the key pyrolysis parameters from lignocellulosic biomass to product distribution. The lignocellulosic biomass composition and pyrolysis conversion behavior of every single component was discussed in detail. On top of that, CO2-based benefits, economic assessment, and technical orientation for biofuel production from biomass are included. The carbon and hydrogen content of biomass is critical for producing high-quality bio-oil. When compared to other energy crops and agricultural residues, pyrolysis of clean wood and polar demonstrated the best bio-oil production. The increased cellulose and hemicellulose content aiding in the synthesis of bio-oil, but the high concentration of lignin results in more biochar. The article delves into product upgrading via several routes such as physical, chemical, and catalytic. From the review, considering factors such as pyrolysis technologies, energy demand, and bio-oil yields, greenhouse potential benefits needs to be evaluated, and this needs to be done on an individual basis. In terms of production cost, the current cost of biomass feedstock can range between $50 to $97/ton, which is approximately 30−54% of the liquid fuel production cost. A wide range of studies covering different aspects of biomass pyrolysis technology, from reactor configuration and the heating source to single and poly-step pyrolysis processes, have been carried out in the search for solutions in optimizing the current technologies. Thus, expanding and improving awareness of the lignocellulosic biomass in the pyrolysis technology would play an important role in producing sustainable and renewable carbon-neutral fuels.","author":[{"dropping-particle":"","family":"Hoang","given":"Anh Tuan","non-dropping-particle":"","parse-names":false,"suffix":""},{"dropping-particle":"","family":"Ong","given":"Hwai Chyuan","non-dropping-particle":"","parse-names":false,"suffix":""},{"dropping-particle":"","family":"Fattah","given":"I. M.Rizwanul","non-dropping-particle":"","parse-names":false,"suffix":""},{"dropping-particle":"","family":"Chong","given":"Cheng Tung","non-dropping-particle":"","parse-names":false,"suffix":""},{"dropping-particle":"","family":"Cheng","given":"Chin Kui","non-dropping-particle":"","parse-names":false,"suffix":""},{"dropping-particle":"","family":"Sakthivel","given":"R.","non-dropping-particle":"","parse-names":false,"suffix":""},{"dropping-particle":"","family":"Ok","given":"Yong Sik","non-dropping-particle":"","parse-names":false,"suffix":""}],"container-title":"Fuel Processing Technology","id":"ITEM-1","issued":{"date-parts":[["2021"]]},"title":"Progress on the lignocellulosic biomass pyrolysis for biofuel production toward environmental sustainability","type":"article-journal","volume":"223"},"uris":["http://www.mendeley.com/documents/?uuid=bbac3fd3-cc92-47d1-9805-c1f9d3a6c702"]}],"mendeley":{"formattedCitation":"[27]","plainTextFormattedCitation":"[27]","previouslyFormattedCitation":"[27]"},"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7]</w:t>
      </w:r>
      <w:r w:rsidR="00CF49A5">
        <w:rPr>
          <w:rFonts w:cs="Times New Roman"/>
          <w:szCs w:val="24"/>
        </w:rPr>
        <w:fldChar w:fldCharType="end"/>
      </w:r>
      <w:r w:rsidRPr="00681F96">
        <w:rPr>
          <w:rFonts w:cs="Times New Roman"/>
          <w:szCs w:val="24"/>
        </w:rPr>
        <w:t>. The type of biomass used and its nature impact the yield of biochar during the pyrolysis process. The temperature is the main operating factor that affects a product's efficiency. The yield of biochar drops and syngas production rises as the pyrolysis temperature rises</w:t>
      </w:r>
      <w:r w:rsidR="00CF49A5">
        <w:rPr>
          <w:rFonts w:cs="Times New Roman"/>
          <w:szCs w:val="24"/>
        </w:rPr>
        <w:fldChar w:fldCharType="begin" w:fldLock="1"/>
      </w:r>
      <w:r w:rsidR="005D4D86">
        <w:rPr>
          <w:rFonts w:cs="Times New Roman"/>
          <w:szCs w:val="24"/>
        </w:rPr>
        <w:instrText>ADDIN CSL_CITATION {"citationItems":[{"id":"ITEM-1","itemData":{"DOI":"10.1016/j.joei.2018.12.003","ISSN":"17460220","abstract":"Greenhouse gases emitted from the excessive use of fossil fuels are threatening the environment, and thus alternative resources like biomass are being considered as a replacement. Biomass with high moisture content is better treated by hydrothermal carbonization method than any other process to generate biofuel. Research on this method on a lab scale has progressed recently. However, due to the complex reaction mechanisms and operational barriers, more improvements are required to make it a commercial technology. This paper aims to review the development of hydrothermal carbonization with a focus on the practical aspects of the process. Many references have been reviewed critically to provide a well-structured source for improving this process. After providing information about the biomass structure and general knowledge of hydrothermal carbonization, the challenges faced in attempts to improve the process have been identified as lack of valid kinetic and heat transfer models and insufficient data on continuous and large-scale reactors. Useful and practical suggestions have been presented to tackle all these challenges.","author":[{"dropping-particle":"","family":"Heidari","given":"Mohammad","non-dropping-particle":"","parse-names":false,"suffix":""},{"dropping-particle":"","family":"Dutta","given":"Animesh","non-dropping-particle":"","parse-names":false,"suffix":""},{"dropping-particle":"","family":"Acharya","given":"Bishnu","non-dropping-particle":"","parse-names":false,"suffix":""},{"dropping-particle":"","family":"Mahmud","given":"Shohel","non-dropping-particle":"","parse-names":false,"suffix":""}],"container-title":"Journal of the Energy Institute","id":"ITEM-1","issue":"6","issued":{"date-parts":[["2019"]]},"page":"1779-1799","title":"A review of the current knowledge and challenges of hydrothermal carbonization for biomass conversion","type":"article-journal","volume":"92"},"uris":["http://www.mendeley.com/documents/?uuid=0334b728-e0fb-4c56-a175-0fe338574aa2"]}],"mendeley":{"formattedCitation":"[28]","plainTextFormattedCitation":"[28]","previouslyFormattedCitation":"[28]"},"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8]</w:t>
      </w:r>
      <w:r w:rsidR="00CF49A5">
        <w:rPr>
          <w:rFonts w:cs="Times New Roman"/>
          <w:szCs w:val="24"/>
        </w:rPr>
        <w:fldChar w:fldCharType="end"/>
      </w:r>
      <w:r w:rsidRPr="00681F96">
        <w:rPr>
          <w:rFonts w:cs="Times New Roman"/>
          <w:szCs w:val="24"/>
        </w:rPr>
        <w:t>. The first portion of the product side, which includes a variety of gases produced throughout the process as given in the equation, is a representation of the gas yield.</w:t>
      </w:r>
    </w:p>
    <w:p w:rsidR="00607E50" w:rsidRPr="00681F96" w:rsidRDefault="00431129" w:rsidP="00607E50">
      <w:pPr>
        <w:spacing w:line="360" w:lineRule="auto"/>
        <w:jc w:val="both"/>
        <w:rPr>
          <w:rFonts w:cs="Times New Roman"/>
          <w:szCs w:val="24"/>
        </w:rPr>
      </w:pPr>
      <w:r w:rsidRPr="00681F96">
        <w:rPr>
          <w:rFonts w:cs="Times New Roman"/>
          <w:szCs w:val="24"/>
        </w:rPr>
        <w:t>(</w:t>
      </w:r>
      <w:r w:rsidR="00607E50" w:rsidRPr="00681F96">
        <w:rPr>
          <w:rFonts w:cs="Times New Roman"/>
          <w:szCs w:val="24"/>
        </w:rPr>
        <w:t>C</w:t>
      </w:r>
      <w:r w:rsidR="00607E50" w:rsidRPr="00681F96">
        <w:rPr>
          <w:rFonts w:cs="Times New Roman"/>
          <w:szCs w:val="24"/>
          <w:vertAlign w:val="subscript"/>
        </w:rPr>
        <w:t>6</w:t>
      </w:r>
      <w:r w:rsidR="00607E50" w:rsidRPr="00681F96">
        <w:rPr>
          <w:rFonts w:cs="Times New Roman"/>
          <w:szCs w:val="24"/>
        </w:rPr>
        <w:t>H</w:t>
      </w:r>
      <w:r w:rsidR="00607E50" w:rsidRPr="00681F96">
        <w:rPr>
          <w:rFonts w:cs="Times New Roman"/>
          <w:szCs w:val="24"/>
          <w:vertAlign w:val="subscript"/>
        </w:rPr>
        <w:t>6</w:t>
      </w:r>
      <w:r w:rsidR="00607E50" w:rsidRPr="00681F96">
        <w:rPr>
          <w:rFonts w:cs="Times New Roman"/>
          <w:szCs w:val="24"/>
        </w:rPr>
        <w:t>O</w:t>
      </w:r>
      <w:r w:rsidR="00607E50" w:rsidRPr="00681F96">
        <w:rPr>
          <w:rFonts w:cs="Times New Roman"/>
          <w:szCs w:val="24"/>
          <w:vertAlign w:val="subscript"/>
        </w:rPr>
        <w:t>6</w:t>
      </w:r>
      <w:proofErr w:type="gramStart"/>
      <w:r w:rsidRPr="00681F96">
        <w:rPr>
          <w:rFonts w:cs="Times New Roman"/>
          <w:szCs w:val="24"/>
        </w:rPr>
        <w:t>)</w:t>
      </w:r>
      <w:r w:rsidR="00607E50" w:rsidRPr="00681F96">
        <w:rPr>
          <w:rFonts w:cs="Times New Roman"/>
          <w:szCs w:val="24"/>
          <w:vertAlign w:val="subscript"/>
        </w:rPr>
        <w:t>n</w:t>
      </w:r>
      <w:proofErr w:type="gramEnd"/>
      <w:r w:rsidRPr="00681F96">
        <w:rPr>
          <w:rFonts w:cs="Times New Roman"/>
          <w:szCs w:val="24"/>
        </w:rPr>
        <w:t xml:space="preserve"> →(H</w:t>
      </w:r>
      <w:r w:rsidRPr="00681F96">
        <w:rPr>
          <w:rFonts w:cs="Times New Roman"/>
          <w:szCs w:val="24"/>
          <w:vertAlign w:val="subscript"/>
        </w:rPr>
        <w:t xml:space="preserve">2 </w:t>
      </w:r>
      <w:r w:rsidRPr="00681F96">
        <w:rPr>
          <w:rFonts w:cs="Times New Roman"/>
          <w:szCs w:val="24"/>
        </w:rPr>
        <w:t>+ CO + CH</w:t>
      </w:r>
      <w:r w:rsidRPr="00681F96">
        <w:rPr>
          <w:rFonts w:cs="Times New Roman"/>
          <w:szCs w:val="24"/>
          <w:vertAlign w:val="subscript"/>
        </w:rPr>
        <w:t xml:space="preserve">4 </w:t>
      </w:r>
      <w:r w:rsidRPr="00681F96">
        <w:rPr>
          <w:rFonts w:cs="Times New Roman"/>
          <w:szCs w:val="24"/>
        </w:rPr>
        <w:t>+…+ C</w:t>
      </w:r>
      <w:r w:rsidRPr="00681F96">
        <w:rPr>
          <w:rFonts w:cs="Times New Roman"/>
          <w:szCs w:val="24"/>
          <w:vertAlign w:val="subscript"/>
        </w:rPr>
        <w:t>5</w:t>
      </w:r>
      <w:r w:rsidRPr="00681F96">
        <w:rPr>
          <w:rFonts w:cs="Times New Roman"/>
          <w:szCs w:val="24"/>
        </w:rPr>
        <w:t>H</w:t>
      </w:r>
      <w:r w:rsidRPr="00681F96">
        <w:rPr>
          <w:rFonts w:cs="Times New Roman"/>
          <w:szCs w:val="24"/>
          <w:vertAlign w:val="subscript"/>
        </w:rPr>
        <w:t>12</w:t>
      </w:r>
      <w:r w:rsidRPr="00681F96">
        <w:rPr>
          <w:rFonts w:cs="Times New Roman"/>
          <w:szCs w:val="24"/>
        </w:rPr>
        <w:t>) + (H</w:t>
      </w:r>
      <w:r w:rsidRPr="00681F96">
        <w:rPr>
          <w:rFonts w:cs="Times New Roman"/>
          <w:szCs w:val="24"/>
          <w:vertAlign w:val="subscript"/>
        </w:rPr>
        <w:t>2</w:t>
      </w:r>
      <w:r w:rsidRPr="00681F96">
        <w:rPr>
          <w:rFonts w:cs="Times New Roman"/>
          <w:szCs w:val="24"/>
        </w:rPr>
        <w:t>O + CH</w:t>
      </w:r>
      <w:r w:rsidRPr="00681F96">
        <w:rPr>
          <w:rFonts w:cs="Times New Roman"/>
          <w:szCs w:val="24"/>
          <w:vertAlign w:val="subscript"/>
        </w:rPr>
        <w:t>3</w:t>
      </w:r>
      <w:r w:rsidRPr="00681F96">
        <w:rPr>
          <w:rFonts w:cs="Times New Roman"/>
          <w:szCs w:val="24"/>
        </w:rPr>
        <w:t>OH + CH</w:t>
      </w:r>
      <w:r w:rsidRPr="00681F96">
        <w:rPr>
          <w:rFonts w:cs="Times New Roman"/>
          <w:szCs w:val="24"/>
          <w:vertAlign w:val="subscript"/>
        </w:rPr>
        <w:t>3</w:t>
      </w:r>
      <w:r w:rsidRPr="00681F96">
        <w:rPr>
          <w:rFonts w:cs="Times New Roman"/>
          <w:szCs w:val="24"/>
        </w:rPr>
        <w:t>COOH +…) + C</w:t>
      </w:r>
    </w:p>
    <w:p w:rsidR="00607E50" w:rsidRPr="00681F96" w:rsidRDefault="00607E50" w:rsidP="00FE68D5">
      <w:pPr>
        <w:spacing w:line="360" w:lineRule="auto"/>
        <w:ind w:firstLine="720"/>
        <w:jc w:val="both"/>
        <w:rPr>
          <w:rFonts w:cs="Times New Roman"/>
          <w:szCs w:val="24"/>
        </w:rPr>
      </w:pPr>
      <w:r w:rsidRPr="00681F96">
        <w:rPr>
          <w:rFonts w:cs="Times New Roman"/>
          <w:szCs w:val="24"/>
        </w:rPr>
        <w:t xml:space="preserve">The second section of the products' side displays the mixing of various liquid outputs, and the final section displays the solid output. One of this technology's most important strengths is its ability to be </w:t>
      </w:r>
      <w:r w:rsidR="00437309" w:rsidRPr="00681F96">
        <w:rPr>
          <w:rFonts w:cs="Times New Roman"/>
          <w:szCs w:val="24"/>
        </w:rPr>
        <w:t>optimized</w:t>
      </w:r>
      <w:r w:rsidRPr="00681F96">
        <w:rPr>
          <w:rFonts w:cs="Times New Roman"/>
          <w:szCs w:val="24"/>
        </w:rPr>
        <w:t xml:space="preserve"> in order to get the required results</w:t>
      </w:r>
      <w:r w:rsidR="00CF49A5">
        <w:rPr>
          <w:rFonts w:cs="Times New Roman"/>
          <w:szCs w:val="24"/>
        </w:rPr>
        <w:fldChar w:fldCharType="begin" w:fldLock="1"/>
      </w:r>
      <w:r w:rsidR="000805A4">
        <w:rPr>
          <w:rFonts w:cs="Times New Roman"/>
          <w:szCs w:val="24"/>
        </w:rPr>
        <w:instrText>ADDIN CSL_CITATION {"citationItems":[{"id":"ITEM-1","itemData":{"DOI":"10.3390/su131911061","ISSN":"20711050","abstract":"In the future, renewable energy technologies will have a significant role in catering to energy security concerns and a safe environment. Among the various renewable energy sources available, biomass has high accessibility and is considered a carbon-neutral source. Pyrolysis technology is a thermo-chemical route for converting biomass to many useful products (biochar, bio-oil, and combustible pyrolysis gases). The composition and relative product yield depend on the pyrolysis technology adopted. The present review paper evaluates various types of biomass pyrolysis. Fast pyrolysis, slow pyrolysis, and advanced pyrolysis techniques concerning different pyrolyzer reactors have been reviewed from the literature and are presented to broaden the scope of its selection and application for future studies and research. Slow pyrolysis can deliver superior ecological welfare because it provides additional bio-char yield using auger and rotary kiln reactors. Fast pyrolysis can produce bio-oil, primarily via bubbling and circulating fluidized bed reactors. Advanced pyrolysis processes have good potential to provide high prosperity for specific applications. The success of pyrolysis depends strongly on the selection of a specific reactor as a pyrolyzer based on the desired product and feedstock specifications.","author":[{"dropping-particle":"","family":"Raza","given":"Mohsin","non-dropping-particle":"","parse-names":false,"suffix":""},{"dropping-particle":"","family":"Inayat","given":"Abrar","non-dropping-particle":"","parse-names":false,"suffix":""},{"dropping-particle":"","family":"Ahmed","given":"Ashfaq","non-dropping-particle":"","parse-names":false,"suffix":""},{"dropping-particle":"","family":"Jamil","given":"Farrukh","non-dropping-particle":"","parse-names":false,"suffix":""},{"dropping-particle":"","family":"Ghenai","given":"Chaouki","non-dropping-particle":"","parse-names":false,"suffix":""},{"dropping-particle":"","family":"Naqvi","given":"Salman R.","non-dropping-particle":"","parse-names":false,"suffix":""},{"dropping-particle":"","family":"Shanableh","given":"Abdallah","non-dropping-particle":"","parse-names":false,"suffix":""},{"dropping-particle":"","family":"Ayoub","given":"Muhammad","non-dropping-particle":"","parse-names":false,"suffix":""},{"dropping-particle":"","family":"Waris","given":"Ammara","non-dropping-particle":"","parse-names":false,"suffix":""},{"dropping-particle":"","family":"Park","given":"Young Kwon","non-dropping-particle":"","parse-names":false,"suffix":""}],"container-title":"Sustainability (Switzerland)","id":"ITEM-1","issue":"19","issued":{"date-parts":[["2021"]]},"title":"Progress of the pyrolyzer reactors and advanced technologies for biomass pyrolysis processing","type":"article-journal","volume":"13"},"uris":["http://www.mendeley.com/documents/?uuid=df8c6c6d-a63a-4612-b473-32d99b3fba8e"]}],"mendeley":{"formattedCitation":"[1]","plainTextFormattedCitation":"[1]","previouslyFormattedCitation":"[1]"},"properties":{"noteIndex":0},"schema":"https://github.com/citation-style-language/schema/raw/master/csl-citation.json"}</w:instrText>
      </w:r>
      <w:r w:rsidR="00CF49A5">
        <w:rPr>
          <w:rFonts w:cs="Times New Roman"/>
          <w:szCs w:val="24"/>
        </w:rPr>
        <w:fldChar w:fldCharType="separate"/>
      </w:r>
      <w:r w:rsidR="000805A4" w:rsidRPr="000805A4">
        <w:rPr>
          <w:rFonts w:cs="Times New Roman"/>
          <w:noProof/>
          <w:szCs w:val="24"/>
        </w:rPr>
        <w:t>[1]</w:t>
      </w:r>
      <w:r w:rsidR="00CF49A5">
        <w:rPr>
          <w:rFonts w:cs="Times New Roman"/>
          <w:szCs w:val="24"/>
        </w:rPr>
        <w:fldChar w:fldCharType="end"/>
      </w:r>
      <w:r w:rsidR="00CF49A5">
        <w:rPr>
          <w:rFonts w:cs="Times New Roman"/>
          <w:szCs w:val="24"/>
        </w:rPr>
        <w:fldChar w:fldCharType="begin" w:fldLock="1"/>
      </w:r>
      <w:r w:rsidR="005D4D86">
        <w:rPr>
          <w:rFonts w:cs="Times New Roman"/>
          <w:szCs w:val="24"/>
        </w:rPr>
        <w:instrText>ADDIN CSL_CITATION {"citationItems":[{"id":"ITEM-1","itemData":{"DOI":"10.1016/j.enconman.2019.112015","ISSN":"01968904","abstract":"Present-day, commercial airlines are getting into the use of bio-jet fuel, by blending vegetable oil derived bio-jet fuel with fossil jet fuel in maximum up to 50%, which is ASTM-certified. In order to reduce the dependency on fossil jet fuel, recent research trend shows that most of the renewable aviation fuel or bio-jet fuel were derived from the complex liquid biomass via hydroprocessing technology. Hence there is a necessity to have an insight into the production technology, typically the hydroprocessing technology. Generally, hydroprocessing technology for the liquid biomass conversion into bio-jet fuel involved multi intermediate steps, such as deoxygenation, cracking and isomerization. This conventional process is further upgraded and simplified into single step reaction, which minimizes the post-treatment effort to be done in every reaction step, and thus reduces the production cost. Moreover, other economic factors such as catalyst price, hydrogen production cost and plant size will also consider as major impacts towards biofuel production scale and cost. Therefore, this paper aims to review the bio-jet fuel conversion technologies in a different perspective, by comparing the hydroprocessing technology of bio-jet fuel (i.e. three-step process, two-step process, single step process), and the effect of reaction variables (i.e. feedstock, catalyst, and reacting gas). The details of outputs for different hydroprocessing technology are also discussed herein. In summary, most research works have achieved positive findings in single step process, by adapting hydrodeoxygenation process in majority. However, there are some limitation and challenges that can be further improved in the single step process, such as exploration on potential feedstock, development of catalyst and optimization of reacting parameters. The energy, environmental and economic analysis on the advanced hydroprocessing of bio-jet fuel are yet to be conducted, in order to compare their merits.","author":[{"dropping-particle":"","family":"Why","given":"Elaine Siew Kuan","non-dropping-particle":"","parse-names":false,"suffix":""},{"dropping-particle":"","family":"Ong","given":"Hwai Chyuan","non-dropping-particle":"","parse-names":false,"suffix":""},{"dropping-particle":"","family":"Lee","given":"Hwei Voon","non-dropping-particle":"","parse-names":false,"suffix":""},{"dropping-particle":"","family":"Gan","given":"Yong Yang","non-dropping-particle":"","parse-names":false,"suffix":""},{"dropping-particle":"","family":"Chen","given":"Wei Hsin","non-dropping-particle":"","parse-names":false,"suffix":""},{"dropping-particle":"","family":"Chong","given":"Cheng Tung","non-dropping-particle":"","parse-names":false,"suffix":""}],"container-title":"Energy Conversion and Management","id":"ITEM-1","issued":{"date-parts":[["2019"]]},"title":"Renewable aviation fuel by advanced hydroprocessing of biomass: Challenges and perspective","type":"article-journal","volume":"199"},"uris":["http://www.mendeley.com/documents/?uuid=3f3eea58-6776-4957-8c29-4e52e4e6fbc4"]}],"mendeley":{"formattedCitation":"[29]","plainTextFormattedCitation":"[29]","previouslyFormattedCitation":"[29]"},"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29]</w:t>
      </w:r>
      <w:r w:rsidR="00CF49A5">
        <w:rPr>
          <w:rFonts w:cs="Times New Roman"/>
          <w:szCs w:val="24"/>
        </w:rPr>
        <w:fldChar w:fldCharType="end"/>
      </w:r>
      <w:r w:rsidRPr="00681F96">
        <w:rPr>
          <w:rFonts w:cs="Times New Roman"/>
          <w:szCs w:val="24"/>
        </w:rPr>
        <w:t>. For instance, slow pyrolysis can be used to generate a sizable amount of biochar, whereas quick pyrolysis is ideal for primarily generating bio-oil.</w:t>
      </w:r>
    </w:p>
    <w:p w:rsidR="007162D8" w:rsidRPr="00681F96" w:rsidRDefault="007162D8" w:rsidP="007162D8">
      <w:pPr>
        <w:pStyle w:val="ListParagraph"/>
        <w:numPr>
          <w:ilvl w:val="2"/>
          <w:numId w:val="1"/>
        </w:numPr>
        <w:spacing w:line="360" w:lineRule="auto"/>
        <w:ind w:left="720"/>
        <w:jc w:val="both"/>
        <w:rPr>
          <w:rFonts w:cs="Times New Roman"/>
          <w:b/>
          <w:szCs w:val="24"/>
        </w:rPr>
      </w:pPr>
      <w:r w:rsidRPr="00681F96">
        <w:rPr>
          <w:rFonts w:cs="Times New Roman"/>
          <w:b/>
          <w:szCs w:val="24"/>
        </w:rPr>
        <w:t>Types of pyrolysis</w:t>
      </w:r>
    </w:p>
    <w:p w:rsidR="00DC06D7" w:rsidRPr="00681F96" w:rsidRDefault="00FE68D5" w:rsidP="00FE68D5">
      <w:pPr>
        <w:spacing w:line="360" w:lineRule="auto"/>
        <w:ind w:firstLine="720"/>
        <w:jc w:val="both"/>
        <w:rPr>
          <w:rFonts w:cs="Times New Roman"/>
          <w:szCs w:val="24"/>
        </w:rPr>
      </w:pPr>
      <w:r>
        <w:rPr>
          <w:rFonts w:cs="Times New Roman"/>
          <w:szCs w:val="24"/>
        </w:rPr>
        <w:t>The t</w:t>
      </w:r>
      <w:r w:rsidR="00DC06D7" w:rsidRPr="00681F96">
        <w:rPr>
          <w:rFonts w:cs="Times New Roman"/>
          <w:szCs w:val="24"/>
        </w:rPr>
        <w:t>emperature, heating rate, and residence time are the key operating parameters that determine pyrolysis. Pyrolysis is further divided into six subclasses by these operating circumstances. These subclasses include hydropyrolysis, intermediate pyrolysis, vacuum pyrolysis, fast pyrolysis, flash pyrolysis, and slow pyrolysis</w:t>
      </w:r>
      <w:r w:rsidR="00CF49A5">
        <w:rPr>
          <w:rFonts w:cs="Times New Roman"/>
          <w:szCs w:val="24"/>
        </w:rPr>
        <w:fldChar w:fldCharType="begin" w:fldLock="1"/>
      </w:r>
      <w:r w:rsidR="005D4D86">
        <w:rPr>
          <w:rFonts w:cs="Times New Roman"/>
          <w:szCs w:val="24"/>
        </w:rPr>
        <w:instrText>ADDIN CSL_CITATION {"citationItems":[{"id":"ITEM-1","itemData":{"DOI":"10.1016/j.biombioe.2020.105698","ISSN":"18732909","abstract":"Brewer's spent grain (BSG) is the main by-product of the brewing industry. In this work, the pyrolysis of BSG using a fixed bed reactor was studied with respect to the valorization of this residue. The effects of the heating rate (10-50 °C/min) and temperature (450-650 °C) on the yields of pyrolysis products and on the physicochemical properties of the main products were quantified. The highest liquid yield (60.7%) was obtained at the pyrolysis temperature of 650 °C with a heating rate of 30 °C/min. The highest char yield (29.3%) was obtained at 550 °C and at heating rate of 10 °C/min. The results showed that high heating rates suppress dehydration reactions and favor bio-oil production. The produced biochar showed good potential for fuel application due to its high heating value (HHV) (27.1–28.3 kJ/g), moderate ash content (11.5%) and low sulfur content (&lt;0.6%). The produced bio-oil contained phenols and ketones, which are precursors of several compounds used in the chemical industry, as well as pyrazines that are used in the pharmaceutical industry.","author":[{"dropping-particle":"","family":"Borel","given":"Lidja D.M.S.","non-dropping-particle":"","parse-names":false,"suffix":""},{"dropping-particle":"","family":"Reis Filho","given":"Argileu M.","non-dropping-particle":"","parse-names":false,"suffix":""},{"dropping-particle":"","family":"Xavier","given":"Thiago P.","non-dropping-particle":"","parse-names":false,"suffix":""},{"dropping-particle":"","family":"Lira","given":"Taisa S.","non-dropping-particle":"","parse-names":false,"suffix":""},{"dropping-particle":"","family":"Barrozo","given":"Marcos A.S.","non-dropping-particle":"","parse-names":false,"suffix":""}],"container-title":"Biomass and Bioenergy","id":"ITEM-1","issued":{"date-parts":[["2020"]]},"title":"An investigation on the pyrolysis of the main residue of the brewing industry","type":"article-journal","volume":"140"},"uris":["http://www.mendeley.com/documents/?uuid=80237f0a-8bf9-471b-83cd-877a181896c3"]}],"mendeley":{"formattedCitation":"[30]","plainTextFormattedCitation":"[30]","previouslyFormattedCitation":"[30]"},"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0]</w:t>
      </w:r>
      <w:r w:rsidR="00CF49A5">
        <w:rPr>
          <w:rFonts w:cs="Times New Roman"/>
          <w:szCs w:val="24"/>
        </w:rPr>
        <w:fldChar w:fldCharType="end"/>
      </w:r>
      <w:r w:rsidR="00DC06D7" w:rsidRPr="00681F96">
        <w:rPr>
          <w:rFonts w:cs="Times New Roman"/>
          <w:szCs w:val="24"/>
        </w:rPr>
        <w:t>. Each type of pyrolysis has distinct known advantages and disadvantages. The aforementioned subclasses support an environment where varied reaction mechanisms and situations can result in a variety of products</w:t>
      </w:r>
      <w:r w:rsidR="00CF49A5">
        <w:rPr>
          <w:rFonts w:cs="Times New Roman"/>
          <w:szCs w:val="24"/>
        </w:rPr>
        <w:fldChar w:fldCharType="begin" w:fldLock="1"/>
      </w:r>
      <w:r w:rsidR="005D4D86">
        <w:rPr>
          <w:rFonts w:cs="Times New Roman"/>
          <w:szCs w:val="24"/>
        </w:rPr>
        <w:instrText>ADDIN CSL_CITATION {"citationItems":[{"id":"ITEM-1","itemData":{"DOI":"10.1007/s42452-020-3121-5","ISSN":"25233971","abstract":"Interest in biochar production from organic waste has been growing in recent years due to its broad applicability, availability, and smoother production. Biochar production techniques are being continuously modernized to improve the production rate and quality. Though numerous methods have been reported in the recent past, a systematic classification of the same is yet to be explored. Based on the advancement of the techniques being employed for biochar production and modification of conventional methods, we have categorized all major techniques of biochar production into two primary classes. In the traditional approach, ancient methods and conventional pyrolysis techniques (Slow and Fast pyrolysis) are included, whereas, in modern approaches, several advanced technologies such as Gasification, Torrefaction, Hydrothermal carbonization, Electro-modification, along with modified traditional methods (Flash pyrolysis, Vacuum pyrolysis, and Microwave pyrolysis) are comprised. Further, the systematic review was intended to evaluate various types of feedstocks (agricultural biomass, forest/woody biomass, aquatic biomass, urban waste, and paper waste) with their potential to produce biochar. It was observed that the feedstock containing high cellulose was found to be helpful in improving the overall properties of biochar, including enhanced adsorptive action and retention of nutrients.","author":[{"dropping-particle":"","family":"Gabhane","given":"Jagdish W.","non-dropping-particle":"","parse-names":false,"suffix":""},{"dropping-particle":"","family":"Bhange","given":"Vivek P.","non-dropping-particle":"","parse-names":false,"suffix":""},{"dropping-particle":"","family":"Patil","given":"Pravin D.","non-dropping-particle":"","parse-names":false,"suffix":""},{"dropping-particle":"","family":"Bankar","given":"Sneha T.","non-dropping-particle":"","parse-names":false,"suffix":""},{"dropping-particle":"","family":"Kumar","given":"Sachin","non-dropping-particle":"","parse-names":false,"suffix":""}],"container-title":"SN Applied Sciences","id":"ITEM-1","issue":"7","issued":{"date-parts":[["2020"]]},"title":"Recent trends in biochar production methods and its application as a soil health conditioner: a review","type":"article-journal","volume":"2"},"uris":["http://www.mendeley.com/documents/?uuid=5aa0162b-a09a-46d2-9871-2adc66f3ea12"]}],"mendeley":{"formattedCitation":"[31]","plainTextFormattedCitation":"[31]","previouslyFormattedCitation":"[31]"},"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1]</w:t>
      </w:r>
      <w:r w:rsidR="00CF49A5">
        <w:rPr>
          <w:rFonts w:cs="Times New Roman"/>
          <w:szCs w:val="24"/>
        </w:rPr>
        <w:fldChar w:fldCharType="end"/>
      </w:r>
      <w:r w:rsidR="00CF49A5">
        <w:rPr>
          <w:rFonts w:cs="Times New Roman"/>
          <w:szCs w:val="24"/>
        </w:rPr>
        <w:fldChar w:fldCharType="begin" w:fldLock="1"/>
      </w:r>
      <w:r w:rsidR="005D4D86">
        <w:rPr>
          <w:rFonts w:cs="Times New Roman"/>
          <w:szCs w:val="24"/>
        </w:rPr>
        <w:instrText>ADDIN CSL_CITATION {"citationItems":[{"id":"ITEM-1","itemData":{"DOI":"10.1016/j.envpol.2019.04.128","ISSN":"18736424","PMID":"31071633","abstract":"The capacity of biochar to take up heavy metals from contaminated soil and water is influenced by the pyrolysis temperature. We have prepared three biochar samples from Jerusalem artichoke stalks (JAS)by pyrolysis at 300, 500 and 700 °C, denoted as JAS300, JAS500, and JAS700, respectively. A variety of synchrotron-based techniques were used to assess the effect of pyrolysis temperature on the molecular properties and copper (Cu)sorption capacity of the samples. The content of oxygen-containing functional groups in the biochar samples decreased, while that of aromatic structures and alkaline mineral components increased, with a rise in pyrolysis temperature. Scanning transmission X-ray microscopy indicated that sorbed Cu(II)was partially reduced to Cu(I), but this process was more evident with JAS300 and JAS700 than with JAS500. Carbon K-edge X-ray absorption near edge structure spectroscopy indicated that Cu(II)cations were sorbed to biochar via complexation and Cu-π bonding. With rising pyrolysis temperature, Cu(II)-complexation weakened while Cu-π bonding was enhanced. In addition, the relatively high ash content and pH of JAS500 and JAS700 facilitated Cu precipitation and the formation of langite on the surface of biochar. The results of this investigation will aid the conversion of halophyte waste to useable biochar for the effective remediation of Cu-contaminated soil and water.","author":[{"dropping-particle":"","family":"Wei","given":"Jing","non-dropping-particle":"","parse-names":false,"suffix":""},{"dropping-particle":"","family":"Tu","given":"Chen","non-dropping-particle":"","parse-names":false,"suffix":""},{"dropping-particle":"","family":"Yuan","given":"Guodong","non-dropping-particle":"","parse-names":false,"suffix":""},{"dropping-particle":"","family":"Liu","given":"Ying","non-dropping-particle":"","parse-names":false,"suffix":""},{"dropping-particle":"","family":"Bi","given":"Dongxue","non-dropping-particle":"","parse-names":false,"suffix":""},{"dropping-particle":"","family":"Xiao","given":"Liang","non-dropping-particle":"","parse-names":false,"suffix":""},{"dropping-particle":"","family":"Lu","given":"Jian","non-dropping-particle":"","parse-names":false,"suffix":""},{"dropping-particle":"","family":"Theng","given":"Benny K.G.","non-dropping-particle":"","parse-names":false,"suffix":""},{"dropping-particle":"","family":"Wang","given":"Hailong","non-dropping-particle":"","parse-names":false,"suffix":""},{"dropping-particle":"","family":"Zhang","given":"Lijuan","non-dropping-particle":"","parse-names":false,"suffix":""},{"dropping-particle":"","family":"Zhang","given":"Xiangzhi","non-dropping-particle":"","parse-names":false,"suffix":""}],"container-title":"Environmental Pollution","id":"ITEM-1","issued":{"date-parts":[["2019"]]},"page":"56-65","title":"Assessing the effect of pyrolysis temperature on the molecular properties and copper sorption capacity of a halophyte biochar","type":"article-journal","volume":"251"},"uris":["http://www.mendeley.com/documents/?uuid=f53dad3e-df93-41a8-852f-d46704ad1b8e"]}],"mendeley":{"formattedCitation":"[32]","plainTextFormattedCitation":"[32]","previouslyFormattedCitation":"[32]"},"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2]</w:t>
      </w:r>
      <w:r w:rsidR="00CF49A5">
        <w:rPr>
          <w:rFonts w:cs="Times New Roman"/>
          <w:szCs w:val="24"/>
        </w:rPr>
        <w:fldChar w:fldCharType="end"/>
      </w:r>
      <w:r w:rsidR="00DC06D7" w:rsidRPr="00681F96">
        <w:rPr>
          <w:rFonts w:cs="Times New Roman"/>
          <w:szCs w:val="24"/>
        </w:rPr>
        <w:t>.</w:t>
      </w:r>
    </w:p>
    <w:p w:rsidR="00DC06D7" w:rsidRPr="00681F96" w:rsidRDefault="00DC06D7" w:rsidP="00DC06D7">
      <w:pPr>
        <w:pStyle w:val="ListParagraph"/>
        <w:numPr>
          <w:ilvl w:val="3"/>
          <w:numId w:val="1"/>
        </w:numPr>
        <w:spacing w:line="360" w:lineRule="auto"/>
        <w:ind w:left="720"/>
        <w:jc w:val="both"/>
        <w:rPr>
          <w:rFonts w:cs="Times New Roman"/>
          <w:b/>
          <w:szCs w:val="24"/>
        </w:rPr>
      </w:pPr>
      <w:r w:rsidRPr="00681F96">
        <w:rPr>
          <w:rFonts w:cs="Times New Roman"/>
          <w:b/>
          <w:szCs w:val="24"/>
        </w:rPr>
        <w:t>Slow pyrolysis</w:t>
      </w:r>
    </w:p>
    <w:p w:rsidR="00DC06D7" w:rsidRPr="00681F96" w:rsidRDefault="00DC06D7" w:rsidP="00FE68D5">
      <w:pPr>
        <w:spacing w:line="360" w:lineRule="auto"/>
        <w:ind w:firstLine="720"/>
        <w:jc w:val="both"/>
        <w:rPr>
          <w:rFonts w:cs="Times New Roman"/>
          <w:szCs w:val="24"/>
        </w:rPr>
      </w:pPr>
      <w:r w:rsidRPr="00681F96">
        <w:rPr>
          <w:rFonts w:cs="Times New Roman"/>
          <w:szCs w:val="24"/>
        </w:rPr>
        <w:t xml:space="preserve">Slow pyrolysis, as its name suggests, requires a lengthy residence time (more than an hour) to be completed, and the main output is charcoal. Conventional pyrolysis, also known as slow </w:t>
      </w:r>
      <w:r w:rsidRPr="00681F96">
        <w:rPr>
          <w:rFonts w:cs="Times New Roman"/>
          <w:szCs w:val="24"/>
        </w:rPr>
        <w:lastRenderedPageBreak/>
        <w:t>pyrolysis, involves heating biomass at a pace of 5-7°C/min while maintaining temperatures between 300 and 600°C</w:t>
      </w:r>
      <w:r w:rsidR="00CF49A5">
        <w:rPr>
          <w:rFonts w:cs="Times New Roman"/>
          <w:szCs w:val="24"/>
        </w:rPr>
        <w:fldChar w:fldCharType="begin" w:fldLock="1"/>
      </w:r>
      <w:r w:rsidR="005D4D86">
        <w:rPr>
          <w:rFonts w:cs="Times New Roman"/>
          <w:szCs w:val="24"/>
        </w:rPr>
        <w:instrText>ADDIN CSL_CITATION {"citationItems":[{"id":"ITEM-1","itemData":{"DOI":"10.2478/rtuect-2022-0055","ISSN":"22558837","abstract":"Pyrolysis is a thermochemical process commonly used for bio-oil, bio-char, and syngas production. It is particularly attractive due to its cost-effectiveness and low environmental impact. Therefore, this study utilizes coffee waste to produce activated carbon in a slow pyrolysis reactor at different reaction temperatures and residence times. The results obtained in this study show that bio-oil yields tend to increase when moderate reaction temperatures and short residence times are used. In contrast, the bio-char yields are higher at low reaction temperatures and long residence times. The Scanning Electron Microscopic (SEM) images of the coffee waste, bio-char, and activated carbon indicate that the pore size of the bio-char tends to decrease due to heating and tends to increase in the area after using ZnCl2 as activating agent. Coffee waste is a suitable feedstock for activating carbon production.","author":[{"dropping-particle":"","family":"Inayat","given":"Abrar","non-dropping-particle":"","parse-names":false,"suffix":""},{"dropping-particle":"","family":"Rocha-Meneses","given":"Lisandra","non-dropping-particle":"","parse-names":false,"suffix":""},{"dropping-particle":"","family":"Said","given":"Zafar","non-dropping-particle":"","parse-names":false,"suffix":""},{"dropping-particle":"","family":"Ghenai","given":"Chaouki","non-dropping-particle":"","parse-names":false,"suffix":""},{"dropping-particle":"","family":"Ahmad","given":"Fahad F.","non-dropping-particle":"","parse-names":false,"suffix":""},{"dropping-particle":"","family":"Al-Ali","given":"Aisha M.","non-dropping-particle":"","parse-names":false,"suffix":""},{"dropping-particle":"","family":"Mahmood","given":"Fatemeh","non-dropping-particle":"","parse-names":false,"suffix":""},{"dropping-particle":"","family":"Abdallah","given":"Noura","non-dropping-particle":"","parse-names":false,"suffix":""}],"container-title":"Environmental and Climate Technologies","id":"ITEM-1","issue":"1","issued":{"date-parts":[["2022"]]},"page":"720-729","title":"Activated Carbon Production from Coffee Waste via Slow Pyrolysis Using a Fixed Bed Reactor","type":"article-journal","volume":"26"},"uris":["http://www.mendeley.com/documents/?uuid=7bafc64e-6ef9-464f-8324-344bdf5d71eb"]}],"mendeley":{"formattedCitation":"[33]","plainTextFormattedCitation":"[33]","previouslyFormattedCitation":"[33]"},"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3]</w:t>
      </w:r>
      <w:r w:rsidR="00CF49A5">
        <w:rPr>
          <w:rFonts w:cs="Times New Roman"/>
          <w:szCs w:val="24"/>
        </w:rPr>
        <w:fldChar w:fldCharType="end"/>
      </w:r>
      <w:r w:rsidRPr="00681F96">
        <w:rPr>
          <w:rFonts w:cs="Times New Roman"/>
          <w:szCs w:val="24"/>
        </w:rPr>
        <w:t>. The secondary reactions can proceed with the help of a favourable environment and enough time provided by a slower heating rate and a longer vapour residence period. Additionally, a prolonged residence time enables the evacuation of vapours produced during the secondary reaction</w:t>
      </w:r>
      <w:r w:rsidR="00CF49A5">
        <w:rPr>
          <w:rFonts w:cs="Times New Roman"/>
          <w:szCs w:val="24"/>
        </w:rPr>
        <w:fldChar w:fldCharType="begin" w:fldLock="1"/>
      </w:r>
      <w:r w:rsidR="005D4D86">
        <w:rPr>
          <w:rFonts w:cs="Times New Roman"/>
          <w:szCs w:val="24"/>
        </w:rPr>
        <w:instrText>ADDIN CSL_CITATION {"citationItems":[{"id":"ITEM-1","itemData":{"DOI":"10.1016/j.wasman.2022.05.023","ISSN":"18792456","PMID":"35667237","abstract":"Several studies have addressed the potential biorefinery, through small-scale pyrolysis, of coffee silverskin (CSS), grape pomace (GP) and olive mill waste (OMW), which are respectively the main solid residues from coffee roasting, wine making and olive oil production processes. However, increasing the scale of reactor to bring these studies to an industrial level may affect the properties, and hence applications, of the resulting products. The aim of this study is therefore to perform pilot scale experiments to compare and verify the results of analytical study (TGA) and bench scale reactor runs, in order to understand the fundamental differences and create correlations between pyrolysis runs at different scales. To this end, pyrolysis liquids and biochars from the slow pyrolysis of CSS, GP and OMW, performed using different scale auger reactors (15 kg/h and 0.3 kg/h), have been analysed (TGA, pH, density, proximate and ultimate analyses, HHV, FTIR, GCMS) and compared. The results showed no major differences in biochars when the temperature and the solid residence time were fixed. However, regarding pyrolysis liquids, compounds from the lab reactor were more degraded than pilot plant ones, due to, in this case, the vapour residence time was longer. Regarding the properties of the pyrolysis products, GP 400 °C biochars showed the best properties for combustion; CSS biochars were especially rich in nitrogen, and 400 °C GP and OMW pyrolysis liquids showed the highest number of phenolics. Hence, this study is considered a first step towards industrial scale CSS, GP and OMW pyrolysis-based biorefinery.","author":[{"dropping-particle":"","family":"Pozo","given":"Cristina","non-dropping-particle":"del","parse-names":false,"suffix":""},{"dropping-particle":"","family":"Rego","given":"Filipe","non-dropping-particle":"","parse-names":false,"suffix":""},{"dropping-particle":"","family":"Puy","given":"Neus","non-dropping-particle":"","parse-names":false,"suffix":""},{"dropping-particle":"","family":"Bartrolí","given":"Jordi","non-dropping-particle":"","parse-names":false,"suffix":""},{"dropping-particle":"","family":"Fàbregas","given":"Esteve","non-dropping-particle":"","parse-names":false,"suffix":""},{"dropping-particle":"","family":"Yang","given":"Yang","non-dropping-particle":"","parse-names":false,"suffix":""},{"dropping-particle":"V.","family":"Bridgwater","given":"Anthony","non-dropping-particle":"","parse-names":false,"suffix":""}],"container-title":"Waste Management","id":"ITEM-1","issued":{"date-parts":[["2022"]]},"page":"106-116","title":"The effect of reactor scale on biochars and pyrolysis liquids from slow pyrolysis of coffee silverskin, grape pomace and olive mill waste, in auger reactors","type":"article-journal","volume":"148"},"uris":["http://www.mendeley.com/documents/?uuid=b6e59b1b-c177-4193-9143-31b5372214ca"]}],"mendeley":{"formattedCitation":"[34]","plainTextFormattedCitation":"[34]","previouslyFormattedCitation":"[34]"},"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4]</w:t>
      </w:r>
      <w:r w:rsidR="00CF49A5">
        <w:rPr>
          <w:rFonts w:cs="Times New Roman"/>
          <w:szCs w:val="24"/>
        </w:rPr>
        <w:fldChar w:fldCharType="end"/>
      </w:r>
      <w:r w:rsidRPr="00681F96">
        <w:rPr>
          <w:rFonts w:cs="Times New Roman"/>
          <w:szCs w:val="24"/>
        </w:rPr>
        <w:t xml:space="preserve">. In the end, this results in the production of solid carbonaceous biochar. Char development is favoured by slow pyrolysis, however small amounts of liquid </w:t>
      </w:r>
      <w:r w:rsidR="00FE68D5">
        <w:rPr>
          <w:rFonts w:cs="Times New Roman"/>
          <w:szCs w:val="24"/>
        </w:rPr>
        <w:t xml:space="preserve">oils </w:t>
      </w:r>
      <w:r w:rsidRPr="00681F96">
        <w:rPr>
          <w:rFonts w:cs="Times New Roman"/>
          <w:szCs w:val="24"/>
        </w:rPr>
        <w:t>and gaseous products</w:t>
      </w:r>
      <w:r w:rsidR="00FE68D5">
        <w:rPr>
          <w:rFonts w:cs="Times New Roman"/>
          <w:szCs w:val="24"/>
        </w:rPr>
        <w:t xml:space="preserve"> called syngas</w:t>
      </w:r>
      <w:r w:rsidRPr="00681F96">
        <w:rPr>
          <w:rFonts w:cs="Times New Roman"/>
          <w:szCs w:val="24"/>
        </w:rPr>
        <w:t xml:space="preserve"> are also produced. Along with secondary products like bio-oil (25–35%) and syngas (20–30%), biochar is produced as the main product in the process (35–45%)</w:t>
      </w:r>
      <w:r w:rsidR="00CF49A5">
        <w:rPr>
          <w:rFonts w:cs="Times New Roman"/>
          <w:szCs w:val="24"/>
        </w:rPr>
        <w:fldChar w:fldCharType="begin" w:fldLock="1"/>
      </w:r>
      <w:r w:rsidR="005D4D86">
        <w:rPr>
          <w:rFonts w:cs="Times New Roman"/>
          <w:szCs w:val="24"/>
        </w:rPr>
        <w:instrText>ADDIN CSL_CITATION {"citationItems":[{"id":"ITEM-1","itemData":{"ISSN":"2227-9717","author":[{"dropping-particle":"","family":"Albor","given":"Galo","non-dropping-particle":"","parse-names":false,"suffix":""},{"dropping-particle":"","family":"Mirkouei","given":"Amin","non-dropping-particle":"","parse-names":false,"suffix":""},{"dropping-particle":"","family":"McDonald","given":"Armando G","non-dropping-particle":"","parse-names":false,"suffix":""},{"dropping-particle":"","family":"Struhs","given":"Ethan","non-dropping-particle":"","parse-names":false,"suffix":""},{"dropping-particle":"","family":"Sotoudehnia","given":"Farid","non-dropping-particle":"","parse-names":false,"suffix":""}],"container-title":"Processes","id":"ITEM-1","issue":"4","issued":{"date-parts":[["2023"]]},"page":"1126","publisher":"MDPI","title":"Fixed Bed Batch Slow Pyrolysis Process for Polystyrene Waste Recycling","type":"article-journal","volume":"11"},"uris":["http://www.mendeley.com/documents/?uuid=529eb8fd-4fcf-4126-9abc-cb8bd4a8cd47"]}],"mendeley":{"formattedCitation":"[35]","plainTextFormattedCitation":"[35]","previouslyFormattedCitation":"[35]"},"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5]</w:t>
      </w:r>
      <w:r w:rsidR="00CF49A5">
        <w:rPr>
          <w:rFonts w:cs="Times New Roman"/>
          <w:szCs w:val="24"/>
        </w:rPr>
        <w:fldChar w:fldCharType="end"/>
      </w:r>
      <w:r w:rsidRPr="00681F96">
        <w:rPr>
          <w:rFonts w:cs="Times New Roman"/>
          <w:szCs w:val="24"/>
        </w:rPr>
        <w:t>.</w:t>
      </w:r>
    </w:p>
    <w:p w:rsidR="00DC06D7" w:rsidRPr="00681F96" w:rsidRDefault="00DC06D7" w:rsidP="00DC06D7">
      <w:pPr>
        <w:pStyle w:val="ListParagraph"/>
        <w:numPr>
          <w:ilvl w:val="3"/>
          <w:numId w:val="1"/>
        </w:numPr>
        <w:spacing w:line="360" w:lineRule="auto"/>
        <w:ind w:left="720"/>
        <w:jc w:val="both"/>
        <w:rPr>
          <w:rFonts w:cs="Times New Roman"/>
          <w:b/>
          <w:szCs w:val="24"/>
        </w:rPr>
      </w:pPr>
      <w:r w:rsidRPr="00681F96">
        <w:rPr>
          <w:rFonts w:cs="Times New Roman"/>
          <w:b/>
          <w:szCs w:val="24"/>
        </w:rPr>
        <w:t>Fast pyrolysis</w:t>
      </w:r>
    </w:p>
    <w:p w:rsidR="00AC6D18" w:rsidRPr="00681F96" w:rsidRDefault="00AC6D18" w:rsidP="00AC6D18">
      <w:pPr>
        <w:spacing w:line="360" w:lineRule="auto"/>
        <w:jc w:val="both"/>
        <w:rPr>
          <w:rFonts w:cs="Times New Roman"/>
          <w:szCs w:val="24"/>
        </w:rPr>
      </w:pPr>
      <w:r w:rsidRPr="00681F96">
        <w:rPr>
          <w:rFonts w:cs="Times New Roman"/>
          <w:szCs w:val="24"/>
        </w:rPr>
        <w:t>A direct thermochemical method known as fast pyrolysis is used to transfor</w:t>
      </w:r>
      <w:r w:rsidR="00FA0A3F">
        <w:rPr>
          <w:rFonts w:cs="Times New Roman"/>
          <w:szCs w:val="24"/>
        </w:rPr>
        <w:t>m the</w:t>
      </w:r>
      <w:r w:rsidRPr="00681F96">
        <w:rPr>
          <w:rFonts w:cs="Times New Roman"/>
          <w:szCs w:val="24"/>
        </w:rPr>
        <w:t xml:space="preserve"> biomass into high-energy</w:t>
      </w:r>
      <w:r w:rsidR="00070F88">
        <w:rPr>
          <w:rFonts w:cs="Times New Roman"/>
          <w:szCs w:val="24"/>
        </w:rPr>
        <w:t xml:space="preserve"> content</w:t>
      </w:r>
      <w:r w:rsidRPr="00681F96">
        <w:rPr>
          <w:rFonts w:cs="Times New Roman"/>
          <w:szCs w:val="24"/>
        </w:rPr>
        <w:t xml:space="preserve"> liquid bio-oil. </w:t>
      </w:r>
      <w:r w:rsidR="00437309" w:rsidRPr="00681F96">
        <w:rPr>
          <w:rFonts w:cs="Times New Roman"/>
          <w:szCs w:val="24"/>
        </w:rPr>
        <w:t>A</w:t>
      </w:r>
      <w:r w:rsidR="000A7E87">
        <w:rPr>
          <w:rFonts w:cs="Times New Roman"/>
          <w:szCs w:val="24"/>
        </w:rPr>
        <w:t xml:space="preserve"> thermal conversion</w:t>
      </w:r>
      <w:r w:rsidRPr="00681F96">
        <w:rPr>
          <w:rFonts w:cs="Times New Roman"/>
          <w:szCs w:val="24"/>
        </w:rPr>
        <w:t xml:space="preserve"> process with great efficiency that yields biofuels derived from biomass while producing less solid waste and gas</w:t>
      </w:r>
      <w:r w:rsidR="00CF49A5">
        <w:rPr>
          <w:rFonts w:cs="Times New Roman"/>
          <w:szCs w:val="24"/>
        </w:rPr>
        <w:fldChar w:fldCharType="begin" w:fldLock="1"/>
      </w:r>
      <w:r w:rsidR="005D4D86">
        <w:rPr>
          <w:rFonts w:cs="Times New Roman"/>
          <w:szCs w:val="24"/>
        </w:rPr>
        <w:instrText>ADDIN CSL_CITATION {"citationItems":[{"id":"ITEM-1","itemData":{"ISSN":"1996-1073","author":[{"dropping-particle":"","family":"Rasaq","given":"Waheed A","non-dropping-particle":"","parse-names":false,"suffix":""},{"dropping-particle":"","family":"Golonka","given":"Mateusz","non-dropping-particle":"","parse-names":false,"suffix":""},{"dropping-particle":"","family":"Scholz","given":"Miklas","non-dropping-particle":"","parse-names":false,"suffix":""},{"dropping-particle":"","family":"Białowiec","given":"Andrzej","non-dropping-particle":"","parse-names":false,"suffix":""}],"container-title":"Energies","id":"ITEM-1","issue":"17","issued":{"date-parts":[["2021"]]},"page":"5426","publisher":"MDPI","title":"Opportunities and challenges of high-pressure fast pyrolysis of biomass: A review","type":"article-journal","volume":"14"},"uris":["http://www.mendeley.com/documents/?uuid=0dc118f0-ec35-4da3-a52c-b93ac6581af9"]}],"mendeley":{"formattedCitation":"[36]","plainTextFormattedCitation":"[36]","previouslyFormattedCitation":"[36]"},"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6]</w:t>
      </w:r>
      <w:r w:rsidR="00CF49A5">
        <w:rPr>
          <w:rFonts w:cs="Times New Roman"/>
          <w:szCs w:val="24"/>
        </w:rPr>
        <w:fldChar w:fldCharType="end"/>
      </w:r>
      <w:r w:rsidRPr="00681F96">
        <w:rPr>
          <w:rFonts w:cs="Times New Roman"/>
          <w:szCs w:val="24"/>
        </w:rPr>
        <w:t>. Without oxygen, fast pyrolysis occurs at temperatures higher than 500 °C and heating rates greater than 300 °C/min. A quick method for producing biochar is fast pyrolysis, which only needs a few seconds</w:t>
      </w:r>
      <w:r w:rsidR="00CF49A5">
        <w:rPr>
          <w:rFonts w:cs="Times New Roman"/>
          <w:szCs w:val="24"/>
        </w:rPr>
        <w:fldChar w:fldCharType="begin" w:fldLock="1"/>
      </w:r>
      <w:r w:rsidR="005D4D86">
        <w:rPr>
          <w:rFonts w:cs="Times New Roman"/>
          <w:szCs w:val="24"/>
        </w:rPr>
        <w:instrText>ADDIN CSL_CITATION {"citationItems":[{"id":"ITEM-1","itemData":{"ISSN":"1364-0321","author":[{"dropping-particle":"","family":"Liang","given":"Jie","non-dropping-particle":"","parse-names":false,"suffix":""},{"dropping-particle":"","family":"Shan","given":"Guangcun","non-dropping-particle":"","parse-names":false,"suffix":""},{"dropping-particle":"","family":"Sun","given":"Yifei","non-dropping-particle":"","parse-names":false,"suffix":""}],"container-title":"Renewable and Sustainable Energy Reviews","id":"ITEM-1","issued":{"date-parts":[["2021"]]},"page":"110707","publisher":"Elsevier","title":"Catalytic fast pyrolysis of lignocellulosic biomass: Critical role of zeolite catalysts","type":"article-journal","volume":"139"},"uris":["http://www.mendeley.com/documents/?uuid=de4cb93c-dccf-49a0-b3e9-4938e9333d93"]}],"mendeley":{"formattedCitation":"[37]","plainTextFormattedCitation":"[37]","previouslyFormattedCitation":"[37]"},"properties":{"noteIndex":0},"schema":"https://github.com/citation-style-language/schema/raw/master/csl-citation.json"}</w:instrText>
      </w:r>
      <w:r w:rsidR="00CF49A5">
        <w:rPr>
          <w:rFonts w:cs="Times New Roman"/>
          <w:szCs w:val="24"/>
        </w:rPr>
        <w:fldChar w:fldCharType="separate"/>
      </w:r>
      <w:r w:rsidR="002B59CA" w:rsidRPr="002B59CA">
        <w:rPr>
          <w:rFonts w:cs="Times New Roman"/>
          <w:noProof/>
          <w:szCs w:val="24"/>
        </w:rPr>
        <w:t>[37]</w:t>
      </w:r>
      <w:r w:rsidR="00CF49A5">
        <w:rPr>
          <w:rFonts w:cs="Times New Roman"/>
          <w:szCs w:val="24"/>
        </w:rPr>
        <w:fldChar w:fldCharType="end"/>
      </w:r>
      <w:r w:rsidRPr="00681F96">
        <w:rPr>
          <w:rFonts w:cs="Times New Roman"/>
          <w:szCs w:val="24"/>
        </w:rPr>
        <w:t>. According to other studies, fast pyrolysis yields 60% bio-oil, 20% charcoal, and 20% syngas. Several investigations have reported even higher temperatures between 850 and 1250 °C with heating rates between 10 and 200 °C and short dwell times between 1 and 10 s</w:t>
      </w:r>
      <w:r w:rsidR="006F77D7">
        <w:rPr>
          <w:rFonts w:cs="Times New Roman"/>
          <w:szCs w:val="24"/>
        </w:rPr>
        <w:fldChar w:fldCharType="begin" w:fldLock="1"/>
      </w:r>
      <w:r w:rsidR="005D4D86">
        <w:rPr>
          <w:rFonts w:cs="Times New Roman"/>
          <w:szCs w:val="24"/>
        </w:rPr>
        <w:instrText>ADDIN CSL_CITATION {"citationItems":[{"id":"ITEM-1","itemData":{"DOI":"10.1016/j.energy.2021.120818","ISSN":"03605442","abstract":"Biochar was produced from peanut shells pyrolysis and then modified by HCl and MnCl2, and the effects of modified biochars on the pyrolysis products characteristics were investigated. The catalytic effect of the biochar prepared at 650 °C is more suitable, and the products under 650 °C have lower acid content and higher phenol content than that under other temperatures. It was found that the modification effect of low concentration of MnCl2 was not obvious, which manifested as a higher phenol content under the catalysis of the HCl modified biochar. Then, different concentrations of MnCl2 were adopted and the highest phenol yield was obtained at 1.5 mol/L, which was higher than that of direct pyrolysis, about 78.9%. Besides, its acid yield was also the lowest, and the reduction was about 37.5%. The phenol products were analyzed under different concentrations of MnCl2 modified biochar and the results showed that the selectivity of alkylated phenol substances was greatly improved. When MnCl2 is 0.8 mol/L, the CO2 content was lowest, while the H2 content was highest, the increment was up to about 92.8% compared with that of direct pyrolysis. Therefore, the co-modified biochar with HCl and MnCl2 can better promote lignin cracking and generate more phenols.","author":[{"dropping-particle":"","family":"Chang","given":"Chun","non-dropping-particle":"","parse-names":false,"suffix":""},{"dropping-particle":"","family":"Liu","given":"Zihan","non-dropping-particle":"","parse-names":false,"suffix":""},{"dropping-particle":"","family":"Li","given":"Pan","non-dropping-particle":"","parse-names":false,"suffix":""},{"dropping-particle":"","family":"Wang","given":"Xianhua","non-dropping-particle":"","parse-names":false,"suffix":""},{"dropping-particle":"","family":"Song","given":"Jiande","non-dropping-particle":"","parse-names":false,"suffix":""},{"dropping-particle":"","family":"Fang","given":"Shuqi","non-dropping-particle":"","parse-names":false,"suffix":""},{"dropping-particle":"","family":"Pang","given":"Shusheng","non-dropping-particle":"","parse-names":false,"suffix":""}],"container-title":"Energy","id":"ITEM-1","issued":{"date-parts":[["2021"]]},"title":"Study on products characteristics from catalytic fast pyrolysis of biomass based on the effects of modified biochars","type":"article-journal","volume":"229"},"uris":["http://www.mendeley.com/documents/?uuid=8826585c-72d3-4c2d-8b7d-c47f77446bf4"]}],"mendeley":{"formattedCitation":"[38]","plainTextFormattedCitation":"[38]","previouslyFormattedCitation":"[38]"},"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38]</w:t>
      </w:r>
      <w:r w:rsidR="006F77D7">
        <w:rPr>
          <w:rFonts w:cs="Times New Roman"/>
          <w:szCs w:val="24"/>
        </w:rPr>
        <w:fldChar w:fldCharType="end"/>
      </w:r>
      <w:r w:rsidRPr="00681F96">
        <w:rPr>
          <w:rFonts w:cs="Times New Roman"/>
          <w:szCs w:val="24"/>
        </w:rPr>
        <w:t>. A typical pyrolysis process yields 60%–75% of liquid products, 15%–25% of biochar, and 10%–20% of non-condensable gaseous</w:t>
      </w:r>
      <w:r w:rsidR="000E4CD8">
        <w:rPr>
          <w:rFonts w:cs="Times New Roman"/>
          <w:szCs w:val="24"/>
        </w:rPr>
        <w:t xml:space="preserve"> fuel</w:t>
      </w:r>
      <w:r w:rsidRPr="00681F96">
        <w:rPr>
          <w:rFonts w:cs="Times New Roman"/>
          <w:szCs w:val="24"/>
        </w:rPr>
        <w:t xml:space="preserve"> products</w:t>
      </w:r>
      <w:r w:rsidR="006F77D7">
        <w:rPr>
          <w:rFonts w:cs="Times New Roman"/>
          <w:szCs w:val="24"/>
        </w:rPr>
        <w:fldChar w:fldCharType="begin" w:fldLock="1"/>
      </w:r>
      <w:r w:rsidR="005D4D86">
        <w:rPr>
          <w:rFonts w:cs="Times New Roman"/>
          <w:szCs w:val="24"/>
        </w:rPr>
        <w:instrText>ADDIN CSL_CITATION {"citationItems":[{"id":"ITEM-1","itemData":{"DOI":"10.1016/j.chemosphere.2021.131824","ISSN":"18791298","PMID":"34388872","abstract":"The efficacious application of lignocellulosic biomass for the new valuable chemicals generation curbs the excessive dependency on fossil fuels. Among the various techniques available, pyrolysis has garnered much attention for conversion of lignocellulosic biomass (encompasses cellulose, hemicellulose and lignin components) into product of solid, liquid and gases by thermal decomposition in an efficient manner. Pyrolysis conversion mechanism can be outlined as formation of char, depolymerisation, fragmentation and other secondary reactions. This paper gives a deep insight about the pyrolytic behavior of the lignocellulosic components accompanied by its by-products. Also several parameters such as reaction environment, temperature, residence time and heating rate which has a great impact on the pyrolysis process are also elucidated in a detailed manner. In addition the environmental and economical facet of lignocellulosic biomass pyrolysis for commercialization at industrial scale is critically analyzed. This article also illustrates the prevailing challenges and inhibition in implementing lignocellulosic biomass based pyrolysis with possible solution.","author":[{"dropping-particle":"","family":"K N","given":"Yogalakshmi","non-dropping-particle":"","parse-names":false,"suffix":""},{"dropping-particle":"","family":"T","given":"Poornima Devi","non-dropping-particle":"","parse-names":false,"suffix":""},{"dropping-particle":"","family":"P","given":"Sivashanmugam","non-dropping-particle":"","parse-names":false,"suffix":""},{"dropping-particle":"","family":"S","given":"Kavitha","non-dropping-particle":"","parse-names":false,"suffix":""},{"dropping-particle":"","family":"R","given":"Yukesh Kannah","non-dropping-particle":"","parse-names":false,"suffix":""},{"dropping-particle":"","family":"Varjani","given":"Sunita","non-dropping-particle":"","parse-names":false,"suffix":""},{"dropping-particle":"","family":"AdishKumar","given":"S.","non-dropping-particle":"","parse-names":false,"suffix":""},{"dropping-particle":"","family":"Kumar","given":"Gopalakrishnan","non-dropping-particle":"","parse-names":false,"suffix":""},{"dropping-particle":"","family":"J","given":"Rajesh Banu","non-dropping-particle":"","parse-names":false,"suffix":""}],"container-title":"Chemosphere","id":"ITEM-1","issued":{"date-parts":[["2022"]]},"title":"Lignocellulosic biomass-based pyrolysis: A comprehensive review","type":"article-journal","volume":"286"},"uris":["http://www.mendeley.com/documents/?uuid=73de9afd-1bef-4cea-8bb0-cf1f50fef74c"]}],"mendeley":{"formattedCitation":"[39]","plainTextFormattedCitation":"[39]","previouslyFormattedCitation":"[39]"},"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39]</w:t>
      </w:r>
      <w:r w:rsidR="006F77D7">
        <w:rPr>
          <w:rFonts w:cs="Times New Roman"/>
          <w:szCs w:val="24"/>
        </w:rPr>
        <w:fldChar w:fldCharType="end"/>
      </w:r>
      <w:r w:rsidRPr="00681F96">
        <w:rPr>
          <w:rFonts w:cs="Times New Roman"/>
          <w:szCs w:val="24"/>
        </w:rPr>
        <w:t xml:space="preserve">. Fast pyrolysis reduces exposure time while bringing biomass to </w:t>
      </w:r>
      <w:r w:rsidR="00E5603A">
        <w:rPr>
          <w:rFonts w:cs="Times New Roman"/>
          <w:szCs w:val="24"/>
        </w:rPr>
        <w:t xml:space="preserve">this </w:t>
      </w:r>
      <w:r w:rsidRPr="00681F96">
        <w:rPr>
          <w:rFonts w:cs="Times New Roman"/>
          <w:szCs w:val="24"/>
        </w:rPr>
        <w:t xml:space="preserve">temperatures where thermal cracking </w:t>
      </w:r>
      <w:r w:rsidR="00E5603A">
        <w:rPr>
          <w:rFonts w:cs="Times New Roman"/>
          <w:szCs w:val="24"/>
        </w:rPr>
        <w:t xml:space="preserve">of biomass </w:t>
      </w:r>
      <w:r w:rsidRPr="00681F96">
        <w:rPr>
          <w:rFonts w:cs="Times New Roman"/>
          <w:szCs w:val="24"/>
        </w:rPr>
        <w:t>can take place, supporting the creation of biochar.</w:t>
      </w:r>
    </w:p>
    <w:p w:rsidR="00DC06D7" w:rsidRPr="00681F96" w:rsidRDefault="00DC06D7" w:rsidP="00DC06D7">
      <w:pPr>
        <w:pStyle w:val="ListParagraph"/>
        <w:numPr>
          <w:ilvl w:val="3"/>
          <w:numId w:val="1"/>
        </w:numPr>
        <w:spacing w:line="360" w:lineRule="auto"/>
        <w:ind w:left="720"/>
        <w:jc w:val="both"/>
        <w:rPr>
          <w:rFonts w:cs="Times New Roman"/>
          <w:b/>
          <w:szCs w:val="24"/>
        </w:rPr>
      </w:pPr>
      <w:r w:rsidRPr="00681F96">
        <w:rPr>
          <w:rFonts w:cs="Times New Roman"/>
          <w:b/>
          <w:szCs w:val="24"/>
        </w:rPr>
        <w:t>Flash pyrolysis</w:t>
      </w:r>
    </w:p>
    <w:p w:rsidR="00AC6D18" w:rsidRPr="00681F96" w:rsidRDefault="00AC6D18" w:rsidP="00AC6D18">
      <w:pPr>
        <w:spacing w:line="360" w:lineRule="auto"/>
        <w:jc w:val="both"/>
        <w:rPr>
          <w:rFonts w:cs="Times New Roman"/>
          <w:szCs w:val="24"/>
        </w:rPr>
      </w:pPr>
      <w:r w:rsidRPr="00681F96">
        <w:rPr>
          <w:rFonts w:cs="Times New Roman"/>
          <w:szCs w:val="24"/>
        </w:rPr>
        <w:t>Fast pyrolysis is said to be improved and modified by this. At temperatures of 1000 °C and above, biomass decomposes swiftly, typically in less than a minute. On occasion, heating rates more than 1000°C/sec have been seen</w:t>
      </w:r>
      <w:r w:rsidR="006F77D7">
        <w:rPr>
          <w:rFonts w:cs="Times New Roman"/>
          <w:szCs w:val="24"/>
        </w:rPr>
        <w:fldChar w:fldCharType="begin" w:fldLock="1"/>
      </w:r>
      <w:r w:rsidR="002B59CA">
        <w:rPr>
          <w:rFonts w:cs="Times New Roman"/>
          <w:szCs w:val="24"/>
        </w:rPr>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title":"Review on biomass feedstocks, pyrolysis mechanism and physicochemical properties of biochar: State-of-the-art framework to speed up vision of circular bioeconomy","type":"article-journal","volume":"297"},"uris":["http://www.mendeley.com/documents/?uuid=e8cdb4cf-16cf-4b27-ba60-357ee06b71f7"]}],"mendeley":{"formattedCitation":"[10]","plainTextFormattedCitation":"[10]","previouslyFormattedCitation":"[10]"},"properties":{"noteIndex":0},"schema":"https://github.com/citation-style-language/schema/raw/master/csl-citation.json"}</w:instrText>
      </w:r>
      <w:r w:rsidR="006F77D7">
        <w:rPr>
          <w:rFonts w:cs="Times New Roman"/>
          <w:szCs w:val="24"/>
        </w:rPr>
        <w:fldChar w:fldCharType="separate"/>
      </w:r>
      <w:r w:rsidR="00B50674" w:rsidRPr="00B50674">
        <w:rPr>
          <w:rFonts w:cs="Times New Roman"/>
          <w:noProof/>
          <w:szCs w:val="24"/>
        </w:rPr>
        <w:t>[10]</w:t>
      </w:r>
      <w:r w:rsidR="006F77D7">
        <w:rPr>
          <w:rFonts w:cs="Times New Roman"/>
          <w:szCs w:val="24"/>
        </w:rPr>
        <w:fldChar w:fldCharType="end"/>
      </w:r>
      <w:r w:rsidRPr="00681F96">
        <w:rPr>
          <w:rFonts w:cs="Times New Roman"/>
          <w:szCs w:val="24"/>
        </w:rPr>
        <w:t>. Tempe</w:t>
      </w:r>
      <w:r w:rsidR="003C7ACF">
        <w:rPr>
          <w:rFonts w:cs="Times New Roman"/>
          <w:szCs w:val="24"/>
        </w:rPr>
        <w:t>ratures between 900 and 1200 °C</w:t>
      </w:r>
      <w:r w:rsidRPr="00681F96">
        <w:rPr>
          <w:rFonts w:cs="Times New Roman"/>
          <w:szCs w:val="24"/>
        </w:rPr>
        <w:t xml:space="preserve"> </w:t>
      </w:r>
      <w:r w:rsidR="003C7ACF">
        <w:rPr>
          <w:rFonts w:cs="Times New Roman"/>
          <w:szCs w:val="24"/>
        </w:rPr>
        <w:t>attained</w:t>
      </w:r>
      <w:r w:rsidRPr="00681F96">
        <w:rPr>
          <w:rFonts w:cs="Times New Roman"/>
          <w:szCs w:val="24"/>
        </w:rPr>
        <w:t xml:space="preserve"> in less than a second (often between 0.1 and 1 s), are required for flash pyrolysis. High heating rates, high temperatures, and short vapour residence times result in a high bio-oil production</w:t>
      </w:r>
      <w:r w:rsidR="006F77D7">
        <w:rPr>
          <w:rFonts w:cs="Times New Roman"/>
          <w:szCs w:val="24"/>
        </w:rPr>
        <w:fldChar w:fldCharType="begin" w:fldLock="1"/>
      </w:r>
      <w:r w:rsidR="005D4D86">
        <w:rPr>
          <w:rFonts w:cs="Times New Roman"/>
          <w:szCs w:val="24"/>
        </w:rPr>
        <w:instrText>ADDIN CSL_CITATION {"citationItems":[{"id":"ITEM-1","itemData":{"DOI":"10.1016/j.fuel.2020.118184","ISSN":"00162361","abstract":"Microwave pyrolysis is a very effective technique to convert organic waste into energy rich products. In the present work micro porous and carbonaceous OPS char was synthesized by microwave pyrolysis technique. OPS char yield and its BET surface area was investigated as a function of process parameters to make the microwave pyrolysis of OPS more efficient. Both of these quantities were found to be affected by the process parameters. With the rise in microwave power (MWP) and radiation time (RT), OPS char yield was lowered while increase N2 flow rate (NFR) increased the OPS char yield slightly. Extreme values of either of the process parameter was seen to lower the BET surface area of OPS char. Response Surface Methodology (RSM), was used to optimize the process parameters for maximized OPS char yield and its BET surface area. Regression models for the OPS char yield and its BET surface area were also developed in this study. These regression models were having high Fischer test value &amp; lower p-value which ensure its reliability and applicability. ANOVA analysis of the experimental data provided the process parameters to achieve maximized OPS char yield (60.93%) and BET surface area (250.03 m2/g). The predicted results were validated and it was found that the experimental data varied only by 5.99% in yield and 6.34% in BET surface area from the predicted values.","author":[{"dropping-particle":"","family":"Tripathi","given":"Manoj","non-dropping-particle":"","parse-names":false,"suffix":""},{"dropping-particle":"","family":"Bhatnagar","given":"Ashish","non-dropping-particle":"","parse-names":false,"suffix":""},{"dropping-particle":"","family":"Mubarak","given":"N. M.","non-dropping-particle":"","parse-names":false,"suffix":""},{"dropping-particle":"","family":"Sahu","given":"J. N.","non-dropping-particle":"","parse-names":false,"suffix":""},{"dropping-particle":"","family":"Ganesan","given":"P.","non-dropping-particle":"","parse-names":false,"suffix":""}],"container-title":"Fuel","id":"ITEM-1","issued":{"date-parts":[["2020"]]},"title":"RSM optimization of microwave pyrolysis parameters to produce OPS char with high yield and large BET surface area","type":"article-journal","volume":"277"},"uris":["http://www.mendeley.com/documents/?uuid=7451cfc5-493b-4ce1-99c1-0d2dbbda43ff"]}],"mendeley":{"formattedCitation":"[40]","plainTextFormattedCitation":"[40]","previouslyFormattedCitation":"[40]"},"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40]</w:t>
      </w:r>
      <w:r w:rsidR="006F77D7">
        <w:rPr>
          <w:rFonts w:cs="Times New Roman"/>
          <w:szCs w:val="24"/>
        </w:rPr>
        <w:fldChar w:fldCharType="end"/>
      </w:r>
      <w:r w:rsidRPr="00681F96">
        <w:rPr>
          <w:rFonts w:cs="Times New Roman"/>
          <w:szCs w:val="24"/>
        </w:rPr>
        <w:t>. Ho</w:t>
      </w:r>
      <w:r w:rsidR="003C7ACF">
        <w:rPr>
          <w:rFonts w:cs="Times New Roman"/>
          <w:szCs w:val="24"/>
        </w:rPr>
        <w:t>wever, because of the procedure</w:t>
      </w:r>
      <w:r w:rsidRPr="00681F96">
        <w:rPr>
          <w:rFonts w:cs="Times New Roman"/>
          <w:szCs w:val="24"/>
        </w:rPr>
        <w:t xml:space="preserve"> the </w:t>
      </w:r>
      <w:r w:rsidR="003C7ACF" w:rsidRPr="00681F96">
        <w:rPr>
          <w:rFonts w:cs="Times New Roman"/>
          <w:szCs w:val="24"/>
        </w:rPr>
        <w:t>biochar</w:t>
      </w:r>
      <w:r w:rsidRPr="00681F96">
        <w:rPr>
          <w:rFonts w:cs="Times New Roman"/>
          <w:szCs w:val="24"/>
        </w:rPr>
        <w:t xml:space="preserve"> </w:t>
      </w:r>
      <w:r w:rsidR="003C7ACF" w:rsidRPr="00681F96">
        <w:rPr>
          <w:rFonts w:cs="Times New Roman"/>
          <w:szCs w:val="24"/>
        </w:rPr>
        <w:t>yield</w:t>
      </w:r>
      <w:r w:rsidR="003C7ACF">
        <w:rPr>
          <w:rFonts w:cs="Times New Roman"/>
          <w:szCs w:val="24"/>
        </w:rPr>
        <w:t xml:space="preserve"> will</w:t>
      </w:r>
      <w:r w:rsidR="003C7ACF" w:rsidRPr="00681F96">
        <w:rPr>
          <w:rFonts w:cs="Times New Roman"/>
          <w:szCs w:val="24"/>
        </w:rPr>
        <w:t xml:space="preserve"> </w:t>
      </w:r>
      <w:r w:rsidR="00DC695D">
        <w:rPr>
          <w:rFonts w:cs="Times New Roman"/>
          <w:szCs w:val="24"/>
        </w:rPr>
        <w:t>decrease</w:t>
      </w:r>
      <w:r w:rsidRPr="00681F96">
        <w:rPr>
          <w:rFonts w:cs="Times New Roman"/>
          <w:szCs w:val="24"/>
        </w:rPr>
        <w:t xml:space="preserve">. The distribution of the products in flash pyrolysis is influenced by biomass phase transition behaviour, reaction chemical kinetics, heat and </w:t>
      </w:r>
      <w:r w:rsidRPr="00681F96">
        <w:rPr>
          <w:rFonts w:cs="Times New Roman"/>
          <w:szCs w:val="24"/>
        </w:rPr>
        <w:lastRenderedPageBreak/>
        <w:t>mass transfer mechanisms, and reaction kinetics</w:t>
      </w:r>
      <w:r w:rsidR="006F77D7">
        <w:rPr>
          <w:rFonts w:cs="Times New Roman"/>
          <w:szCs w:val="24"/>
        </w:rPr>
        <w:fldChar w:fldCharType="begin" w:fldLock="1"/>
      </w:r>
      <w:r w:rsidR="005D4D86">
        <w:rPr>
          <w:rFonts w:cs="Times New Roman"/>
          <w:szCs w:val="24"/>
        </w:rPr>
        <w:instrText>ADDIN CSL_CITATION {"citationItems":[{"id":"ITEM-1","itemData":{"DOI":"10.1002/amp2.10031","ISSN":"2637-403X","abstract":"Abstract A biomass fast pyrolysis model was developed for implementation in equation-oriented modeling software. Based on a previous framework of coupled 1-dimensional mass, momentum, and heat balance equations, this model includes updated reaction kinetics to provide a more detailed representation of biomass components, intermediates, and products. A recently published derivation of thermodynamic properties for the species in this model has allowed the energy balance around the pyrolysis reactor to be rigorously redefined. With these improvements, the optimum pyrolysis temperature for bio-oil production predicted by the model is increased by up to 50°C, bringing it in line with experimental data and increasing the overall agreement. More importantly, the reactor energy balance is strictly enforced. The resulting model can be used for the design and optimization of biomass fast pyrolysis processes, and comparisons with other options for biomass utilization.","author":[{"dropping-particle":"","family":"Caudle","given":"Benjamin H.","non-dropping-particle":"","parse-names":false,"suffix":""},{"dropping-particle":"","family":"Gorensek","given":"Maximilian B.","non-dropping-particle":"","parse-names":false,"suffix":""},{"dropping-particle":"","family":"Chen","given":"Chau‐Chyun","non-dropping-particle":"","parse-names":false,"suffix":""}],"container-title":"Journal of Advanced Manufacturing and Processing","id":"ITEM-1","issue":"1","issued":{"date-parts":[["2020"]]},"title":"A rigorous process modeling methodology for biomass fast pyrolysis with an entrained‐flow reactor","type":"article-journal","volume":"2"},"uris":["http://www.mendeley.com/documents/?uuid=a3300c49-df88-4f9b-9a0d-9c03b6801045"]}],"mendeley":{"formattedCitation":"[41]","plainTextFormattedCitation":"[41]","previouslyFormattedCitation":"[41]"},"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41]</w:t>
      </w:r>
      <w:r w:rsidR="006F77D7">
        <w:rPr>
          <w:rFonts w:cs="Times New Roman"/>
          <w:szCs w:val="24"/>
        </w:rPr>
        <w:fldChar w:fldCharType="end"/>
      </w:r>
      <w:r w:rsidRPr="00681F96">
        <w:rPr>
          <w:rFonts w:cs="Times New Roman"/>
          <w:szCs w:val="24"/>
        </w:rPr>
        <w:t>. The construction of the reactor necessitates that it operate at a high temperature with a very fast heating rate, which limits the commercial use of flash pyrolysis even though it can be accomplished in a fluidized bed reactor and a twin-screw mixing reactor</w:t>
      </w:r>
      <w:r w:rsidR="006F77D7">
        <w:rPr>
          <w:rFonts w:cs="Times New Roman"/>
          <w:szCs w:val="24"/>
        </w:rPr>
        <w:fldChar w:fldCharType="begin" w:fldLock="1"/>
      </w:r>
      <w:r w:rsidR="005D4D86">
        <w:rPr>
          <w:rFonts w:cs="Times New Roman"/>
          <w:szCs w:val="24"/>
        </w:rPr>
        <w:instrText>ADDIN CSL_CITATION {"citationItems":[{"id":"ITEM-1","itemData":{"DOI":"10.1002/jctb.5897","ISSN":"10974660","abstract":"BACKGROUND: Spent mushroom substrate (SMS), largely produced as an agriculture waste from mushroom cultivation, was transformed into biochar via microwave vacuum pyrolysis under different ratios of SMS to microwave absorbent (1:1, 1:2, and 1:3). The biochar was then examined for its potential to be re-used in mushroom cultivation as a growth medium added to conventional mushroom baglog (plastic bag with mushroom seeds and culture substrates containing rice straw, sawdust, lime and water), with emphasis on its ability to form mycelium – a fungus that grows into mushroom from its seeds. RESULT: The pyrolysis generated up to 36 wt% biochar yield with a large adsorption area (up to 215 m 2 g -1 ) and less water (4 wt%), indicating that many adsorption sites are available on which mushroom seeds, nutrient and water can be adsorbed onto in order to form mycelium (and subsequently mushroom). The biochar added to grow mushroom in baglog recorded a higher water retention percentage (up to 59%), a higher mycelium colonization length in 8 days (6.3 cm), coverage area (up to 259 cm 2 ) and total mycelium growth volume (317 cm 3 ), and resulted in a higher yield of mushroom (200 g month -1 ) than that recorded for the conventional baglog without biochar (160 g month -1 ). CONCLUSION: The results indicated that biochar produced from SMS using microwave vacuum pyrolysis shows great potential in retaining water and nutrient that in turn promotes the formation of mycelium that leads to increased growth of mushroom in its cultivation. © 2018 Society of Chemical Industry.","author":[{"dropping-particle":"","family":"Lam","given":"Su Shiung","non-dropping-particle":"","parse-names":false,"suffix":""},{"dropping-particle":"","family":"Lee","given":"Xie Yi","non-dropping-particle":"","parse-names":false,"suffix":""},{"dropping-particle":"","family":"Nam","given":"Wai Lun","non-dropping-particle":"","parse-names":false,"suffix":""},{"dropping-particle":"","family":"Phang","given":"Xue Yee","non-dropping-particle":"","parse-names":false,"suffix":""},{"dropping-particle":"","family":"Liew","given":"Rock Keey","non-dropping-particle":"","parse-names":false,"suffix":""},{"dropping-particle":"","family":"Yek","given":"Peter N.Y.","non-dropping-particle":"","parse-names":false,"suffix":""},{"dropping-particle":"","family":"Ho","given":"Yee Ling","non-dropping-particle":"","parse-names":false,"suffix":""},{"dropping-particle":"","family":"Ma","given":"Nyuk Ling","non-dropping-particle":"","parse-names":false,"suffix":""},{"dropping-particle":"","family":"Rosli","given":"Mohd H.N.B.","non-dropping-particle":"","parse-names":false,"suffix":""}],"container-title":"Journal of Chemical Technology and Biotechnology","id":"ITEM-1","issue":"5","issued":{"date-parts":[["2019"]]},"page":"1406-1415","title":"Microwave vacuum pyrolysis conversion of waste mushroom substrate into biochar for use as growth medium in mushroom cultivation","type":"article-journal","volume":"94"},"uris":["http://www.mendeley.com/documents/?uuid=4b003864-ddf5-4bb5-ac41-9cb597184b78"]}],"mendeley":{"formattedCitation":"[42]","plainTextFormattedCitation":"[42]","previouslyFormattedCitation":"[42]"},"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42]</w:t>
      </w:r>
      <w:r w:rsidR="006F77D7">
        <w:rPr>
          <w:rFonts w:cs="Times New Roman"/>
          <w:szCs w:val="24"/>
        </w:rPr>
        <w:fldChar w:fldCharType="end"/>
      </w:r>
      <w:r w:rsidRPr="00681F96">
        <w:rPr>
          <w:rFonts w:cs="Times New Roman"/>
          <w:szCs w:val="24"/>
        </w:rPr>
        <w:t>.</w:t>
      </w:r>
    </w:p>
    <w:p w:rsidR="00DC06D7" w:rsidRPr="00681F96" w:rsidRDefault="00DC06D7" w:rsidP="00DC06D7">
      <w:pPr>
        <w:pStyle w:val="ListParagraph"/>
        <w:numPr>
          <w:ilvl w:val="3"/>
          <w:numId w:val="1"/>
        </w:numPr>
        <w:spacing w:line="360" w:lineRule="auto"/>
        <w:ind w:left="720"/>
        <w:jc w:val="both"/>
        <w:rPr>
          <w:rFonts w:cs="Times New Roman"/>
          <w:b/>
          <w:szCs w:val="24"/>
        </w:rPr>
      </w:pPr>
      <w:r w:rsidRPr="00681F96">
        <w:rPr>
          <w:rFonts w:cs="Times New Roman"/>
          <w:b/>
          <w:szCs w:val="24"/>
        </w:rPr>
        <w:t>Intermediate pyrolysis</w:t>
      </w:r>
    </w:p>
    <w:p w:rsidR="00AC6D18" w:rsidRPr="00681F96" w:rsidRDefault="00AC6D18" w:rsidP="00AC6D18">
      <w:pPr>
        <w:spacing w:line="360" w:lineRule="auto"/>
        <w:jc w:val="both"/>
        <w:rPr>
          <w:rFonts w:cs="Times New Roman"/>
          <w:szCs w:val="24"/>
        </w:rPr>
      </w:pPr>
      <w:r w:rsidRPr="00681F96">
        <w:rPr>
          <w:rFonts w:cs="Times New Roman"/>
          <w:szCs w:val="24"/>
        </w:rPr>
        <w:t>As the name implies, this is a combination of fast and slow pyrolysis processes, and it is essential when solid and liquid products need to be balanced. This indicates that slow pyrolysis is more effective at producing huge volumes of char but produces fewer liquid products, whereas quick pyrolysis is the opposite</w:t>
      </w:r>
      <w:r w:rsidR="006F77D7">
        <w:rPr>
          <w:rFonts w:cs="Times New Roman"/>
          <w:szCs w:val="24"/>
        </w:rPr>
        <w:fldChar w:fldCharType="begin" w:fldLock="1"/>
      </w:r>
      <w:r w:rsidR="005D4D86">
        <w:rPr>
          <w:rFonts w:cs="Times New Roman"/>
          <w:szCs w:val="24"/>
        </w:rPr>
        <w:instrText>ADDIN CSL_CITATION {"citationItems":[{"id":"ITEM-1","itemData":{"DOI":"10.1016/j.rser.2018.12.014","ISSN":"18790690","abstract":"Pyrolysis is one of the most efficient and environmentally attractive thermochemical processes for conversion of both biomass and wastes to energy products. This review focuses on the use of auger reactors, also known as screw reactors, for the pyrolysis of carbonaceous solids into liquid, gaseous and solid products that can be used in the production of fuels and other valued-added products. The auger reactor is attractive for its versatility in transforming a wide range of feedstocks, and has been recognized as one of the technologies with better strengths not only for fast pyrolysis, but also for slow or intermediate pyrolysis. Auger pyrolyzers are of relatively simple design and overcome some of the problems of conveying heat for pyrolyzing biomass or wastes. The mechanical forces associated with auger reactors enhance particle mixing and heat transfer, which are key to successful pyrolysis. This paper presents a comprehensive review of the advantages and challenges of this technology and identify the main characteristics of both single- and twin-screw auger technology. The effect of operating conditions on yield and some properties of pyrolysis products are also provided. The review includes examples of commercial/demonstration-scale auger pyrolysis plants operated around the world.","author":[{"dropping-particle":"","family":"Campuzano","given":"Felipe","non-dropping-particle":"","parse-names":false,"suffix":""},{"dropping-particle":"","family":"Brown","given":"Robert C.","non-dropping-particle":"","parse-names":false,"suffix":""},{"dropping-particle":"","family":"Martínez","given":"Juan Daniel","non-dropping-particle":"","parse-names":false,"suffix":""}],"container-title":"Renewable and Sustainable Energy Reviews","id":"ITEM-1","issued":{"date-parts":[["2019"]]},"page":"372-409","title":"Auger reactors for pyrolysis of biomass and wastes","type":"article-journal","volume":"102"},"uris":["http://www.mendeley.com/documents/?uuid=705908f4-107b-4ef5-ad3b-18831c5ca879"]}],"mendeley":{"formattedCitation":"[43]","plainTextFormattedCitation":"[43]","previouslyFormattedCitation":"[43]"},"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43]</w:t>
      </w:r>
      <w:r w:rsidR="006F77D7">
        <w:rPr>
          <w:rFonts w:cs="Times New Roman"/>
          <w:szCs w:val="24"/>
        </w:rPr>
        <w:fldChar w:fldCharType="end"/>
      </w:r>
      <w:r w:rsidRPr="00681F96">
        <w:rPr>
          <w:rFonts w:cs="Times New Roman"/>
          <w:szCs w:val="24"/>
        </w:rPr>
        <w:t>. Pressure is typically maintained at 1 bar throughout the procedure. With</w:t>
      </w:r>
      <w:r w:rsidR="00A03F49">
        <w:rPr>
          <w:rFonts w:cs="Times New Roman"/>
          <w:szCs w:val="24"/>
        </w:rPr>
        <w:t xml:space="preserve"> the different</w:t>
      </w:r>
      <w:r w:rsidRPr="00681F96">
        <w:rPr>
          <w:rFonts w:cs="Times New Roman"/>
          <w:szCs w:val="24"/>
        </w:rPr>
        <w:t xml:space="preserve"> heating rates between 0.1 and 10°C/min and </w:t>
      </w:r>
      <w:r w:rsidR="00A03F49">
        <w:rPr>
          <w:rFonts w:cs="Times New Roman"/>
          <w:szCs w:val="24"/>
        </w:rPr>
        <w:t xml:space="preserve">varying </w:t>
      </w:r>
      <w:r w:rsidRPr="00681F96">
        <w:rPr>
          <w:rFonts w:cs="Times New Roman"/>
          <w:szCs w:val="24"/>
        </w:rPr>
        <w:t>residence times between 5 and 17 minutes, intermediate pyrolysis occurs at temperatures between 500 and 650°C</w:t>
      </w:r>
      <w:r w:rsidR="006F77D7">
        <w:rPr>
          <w:rFonts w:cs="Times New Roman"/>
          <w:szCs w:val="24"/>
        </w:rPr>
        <w:fldChar w:fldCharType="begin" w:fldLock="1"/>
      </w:r>
      <w:r w:rsidR="005D4D86">
        <w:rPr>
          <w:rFonts w:cs="Times New Roman"/>
          <w:szCs w:val="24"/>
        </w:rPr>
        <w:instrText>ADDIN CSL_CITATION {"citationItems":[{"id":"ITEM-1","itemData":{"DOI":"10.1007/s13399-022-03378-0","ISSN":"21906823","abstract":"Algae are an energy source that has the potential of replacing traditional biomass fuels such as wood and municipal waste. Current research is focused on the use of algae in the synthesis of fuels and valuable chemicals. It has been proven that intermediate and fast pyrolysis of biomass improves the yield of liquid and gaseous products. This work evaluates the pyrolysis of Scenedesmus microalgae at intermediate pyrolysis regimes via the use of a rotary kiln pyrolyser unit. The rotary kiln pyrolyser used was externally heated and operating at solid heating rates range of 300–500°C/min with solid and vapour residence times of 0.8 and 2 min, respectively. The effect of temperature on the yields and chemical composition of the bio-oil was evaluated via solvent extraction, FTIR, and GCMS techniques. Results reveal that the bio-oil synthesised contained citronellyl iso-valerate, phytol and palmitic acid as the three major compounds. The dominant compound classes were found to be fatty acid esters, alcohols, unsaturated aliphatics and fatty acids with compositions of 29.51–32.94, 18.04–21.65, 7.29–8.93 and 6.87–8.60%, respectively. The bio-oil yields obtained at reactor temperatures of 350, 450 and 550 °C were 14.5, 28.2 and 40%, respectively. A maximum proportion of fatty acid esters was achieved at 450 °C indicating favourable conditions for the esterification reactions between alcohols and fatty acids. A considerable amount (7.64%) of detrimental compounds in the form of nitrogen containing polycyclic aromatic hydrocarbons was detected in bio-oil synthesised at 350 °C.","author":[{"dropping-particle":"","family":"Nyoni","given":"Bothwell","non-dropping-particle":"","parse-names":false,"suffix":""},{"dropping-particle":"","family":"Hlangothi","given":"Shanganyane","non-dropping-particle":"","parse-names":false,"suffix":""}],"container-title":"Biomass Conversion and Biorefinery","id":"ITEM-1","issued":{"date-parts":[["2022"]]},"title":"Intermediate pyrolysis of Scenedesmus microalgae in a rotary kiln pyrolyser: Effect of temperature on bio-oil yields and composition","type":"article-journal"},"uris":["http://www.mendeley.com/documents/?uuid=c7f8f55d-6970-46ab-aac9-41a8f2f7d34c"]}],"mendeley":{"formattedCitation":"[44]","plainTextFormattedCitation":"[44]","previouslyFormattedCitation":"[44]"},"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44]</w:t>
      </w:r>
      <w:r w:rsidR="006F77D7">
        <w:rPr>
          <w:rFonts w:cs="Times New Roman"/>
          <w:szCs w:val="24"/>
        </w:rPr>
        <w:fldChar w:fldCharType="end"/>
      </w:r>
      <w:r w:rsidRPr="00681F96">
        <w:rPr>
          <w:rFonts w:cs="Times New Roman"/>
          <w:szCs w:val="24"/>
        </w:rPr>
        <w:t>. The usual composition of finished products is 40–60% liquid, 20–30% non–condensable gases, and 15–25% biochar. By using intermediate pyrolysis settings, it is possible to avoid the pr</w:t>
      </w:r>
      <w:r w:rsidR="001650E9">
        <w:rPr>
          <w:rFonts w:cs="Times New Roman"/>
          <w:szCs w:val="24"/>
        </w:rPr>
        <w:t>oduction of highly reactive tar and produce the</w:t>
      </w:r>
      <w:r w:rsidRPr="00681F96">
        <w:rPr>
          <w:rFonts w:cs="Times New Roman"/>
          <w:szCs w:val="24"/>
        </w:rPr>
        <w:t xml:space="preserve"> dry biochar, which can be used in boilers and engines alone or in conjunction with high-quality bio-oil</w:t>
      </w:r>
      <w:r w:rsidR="006F77D7">
        <w:rPr>
          <w:rFonts w:cs="Times New Roman"/>
          <w:szCs w:val="24"/>
        </w:rPr>
        <w:fldChar w:fldCharType="begin" w:fldLock="1"/>
      </w:r>
      <w:r w:rsidR="005D4D86">
        <w:rPr>
          <w:rFonts w:cs="Times New Roman"/>
          <w:szCs w:val="24"/>
        </w:rPr>
        <w:instrText>ADDIN CSL_CITATION {"citationItems":[{"id":"ITEM-1","itemData":{"DOI":"10.1007/s10311-021-01245-4","ISSN":"16103661","abstract":"Growing concerns over climate change have prompted the quest for renewable energies to mitigate adverse impacts caused by the excessive use of fossil fuels. In particular, using waste and biomass as fuel precursors is currently under active research. Pyrolysis is a thermal conversion in an inert atmosphere, involving the rapid heating of feedstocks to produce oil, gas and intermediate chemicals. Here, we review pyrolysis of cellulose, lignin, algae, plastic wastes and coal, with focus on microwave-assisted processes. We describe the types of char, bio-oils and gas products. We detail various apparatuses used in microwave-assisted pyrolysis to show that industrial upscaling is possible. Advantages of microwave-assisted pyrolysis include uniform heating of large particulate size of feed, fast switching on and off controls, and no requirement of fluidization. Higher yield of oil should be obtained by microwave-assisted pyrolysis of organic feedstocks.","author":[{"dropping-particle":"","family":"Suresh","given":"Aravind","non-dropping-particle":"","parse-names":false,"suffix":""},{"dropping-particle":"","family":"Alagusundaram","given":"Alaguabirami","non-dropping-particle":"","parse-names":false,"suffix":""},{"dropping-particle":"","family":"Kumar","given":"Ponnusamy Senthil","non-dropping-particle":"","parse-names":false,"suffix":""},{"dropping-particle":"","family":"Vo","given":"Dai Viet Nguyen","non-dropping-particle":"","parse-names":false,"suffix":""},{"dropping-particle":"","family":"Christopher","given":"Femina Carolin","non-dropping-particle":"","parse-names":false,"suffix":""},{"dropping-particle":"","family":"Balaji","given":"Bharkavi","non-dropping-particle":"","parse-names":false,"suffix":""},{"dropping-particle":"","family":"Viswanathan","given":"Vinatha","non-dropping-particle":"","parse-names":false,"suffix":""},{"dropping-particle":"","family":"Sankar","given":"Sibi","non-dropping-particle":"","parse-names":false,"suffix":""}],"container-title":"Environmental Chemistry Letters","id":"ITEM-1","issue":"5","issued":{"date-parts":[["2021"]]},"page":"3609-3629","title":"Microwave pyrolysis of coal, biomass and plastic waste: a review","type":"article-journal","volume":"19"},"uris":["http://www.mendeley.com/documents/?uuid=0af3d644-76bb-441b-b563-e29fb1404713"]}],"mendeley":{"formattedCitation":"[45]","plainTextFormattedCitation":"[45]","previouslyFormattedCitation":"[45]"},"properties":{"noteIndex":0},"schema":"https://github.com/citation-style-language/schema/raw/master/csl-citation.json"}</w:instrText>
      </w:r>
      <w:r w:rsidR="006F77D7">
        <w:rPr>
          <w:rFonts w:cs="Times New Roman"/>
          <w:szCs w:val="24"/>
        </w:rPr>
        <w:fldChar w:fldCharType="separate"/>
      </w:r>
      <w:r w:rsidR="002B59CA" w:rsidRPr="002B59CA">
        <w:rPr>
          <w:rFonts w:cs="Times New Roman"/>
          <w:noProof/>
          <w:szCs w:val="24"/>
        </w:rPr>
        <w:t>[45]</w:t>
      </w:r>
      <w:r w:rsidR="006F77D7">
        <w:rPr>
          <w:rFonts w:cs="Times New Roman"/>
          <w:szCs w:val="24"/>
        </w:rPr>
        <w:fldChar w:fldCharType="end"/>
      </w:r>
      <w:r w:rsidRPr="00681F96">
        <w:rPr>
          <w:rFonts w:cs="Times New Roman"/>
          <w:szCs w:val="24"/>
        </w:rPr>
        <w:t>.</w:t>
      </w:r>
    </w:p>
    <w:p w:rsidR="00DC06D7" w:rsidRPr="00681F96" w:rsidRDefault="00DC06D7" w:rsidP="00DC06D7">
      <w:pPr>
        <w:pStyle w:val="ListParagraph"/>
        <w:numPr>
          <w:ilvl w:val="3"/>
          <w:numId w:val="1"/>
        </w:numPr>
        <w:spacing w:line="360" w:lineRule="auto"/>
        <w:ind w:left="720"/>
        <w:jc w:val="both"/>
        <w:rPr>
          <w:rFonts w:cs="Times New Roman"/>
          <w:b/>
          <w:szCs w:val="24"/>
        </w:rPr>
      </w:pPr>
      <w:r w:rsidRPr="00681F96">
        <w:rPr>
          <w:rFonts w:cs="Times New Roman"/>
          <w:b/>
          <w:szCs w:val="24"/>
        </w:rPr>
        <w:t>Hydropyrolysis</w:t>
      </w:r>
    </w:p>
    <w:p w:rsidR="00AC6D18" w:rsidRPr="00681F96" w:rsidRDefault="00AC6D18" w:rsidP="00923B77">
      <w:pPr>
        <w:spacing w:line="360" w:lineRule="auto"/>
        <w:ind w:firstLine="720"/>
        <w:jc w:val="both"/>
        <w:rPr>
          <w:rFonts w:cs="Times New Roman"/>
          <w:szCs w:val="24"/>
        </w:rPr>
      </w:pPr>
      <w:r w:rsidRPr="00681F96">
        <w:rPr>
          <w:rFonts w:cs="Times New Roman"/>
          <w:szCs w:val="24"/>
        </w:rPr>
        <w:t>By injecting hydrogen</w:t>
      </w:r>
      <w:r w:rsidR="00923B77">
        <w:rPr>
          <w:rFonts w:cs="Times New Roman"/>
          <w:szCs w:val="24"/>
        </w:rPr>
        <w:t xml:space="preserve"> (H</w:t>
      </w:r>
      <w:r w:rsidR="00923B77" w:rsidRPr="00923B77">
        <w:rPr>
          <w:rFonts w:cs="Times New Roman"/>
          <w:szCs w:val="24"/>
          <w:vertAlign w:val="subscript"/>
        </w:rPr>
        <w:t>2</w:t>
      </w:r>
      <w:r w:rsidR="00923B77">
        <w:rPr>
          <w:rFonts w:cs="Times New Roman"/>
          <w:szCs w:val="24"/>
        </w:rPr>
        <w:t>)</w:t>
      </w:r>
      <w:r w:rsidRPr="00681F96">
        <w:rPr>
          <w:rFonts w:cs="Times New Roman"/>
          <w:szCs w:val="24"/>
        </w:rPr>
        <w:t xml:space="preserve"> or a hydrogen-based substance in</w:t>
      </w:r>
      <w:r w:rsidR="00853501">
        <w:rPr>
          <w:rFonts w:cs="Times New Roman"/>
          <w:szCs w:val="24"/>
        </w:rPr>
        <w:t xml:space="preserve">to the </w:t>
      </w:r>
      <w:r w:rsidR="00923B77">
        <w:rPr>
          <w:rFonts w:cs="Times New Roman"/>
          <w:szCs w:val="24"/>
        </w:rPr>
        <w:t xml:space="preserve">pyrolysis </w:t>
      </w:r>
      <w:r w:rsidR="00C97CD9">
        <w:rPr>
          <w:rFonts w:cs="Times New Roman"/>
          <w:szCs w:val="24"/>
        </w:rPr>
        <w:t>reactor at high pressure</w:t>
      </w:r>
      <w:r w:rsidRPr="00681F96">
        <w:rPr>
          <w:rFonts w:cs="Times New Roman"/>
          <w:szCs w:val="24"/>
        </w:rPr>
        <w:t xml:space="preserve"> between 50 bar and 200 bar above atmosph</w:t>
      </w:r>
      <w:r w:rsidR="006B2E25">
        <w:rPr>
          <w:rFonts w:cs="Times New Roman"/>
          <w:szCs w:val="24"/>
        </w:rPr>
        <w:t xml:space="preserve">eric pressure and </w:t>
      </w:r>
      <w:r w:rsidRPr="00681F96">
        <w:rPr>
          <w:rFonts w:cs="Times New Roman"/>
          <w:szCs w:val="24"/>
        </w:rPr>
        <w:t xml:space="preserve">it is a relatively new method for turning biomass into high-quality goods. The temperature (350-600°C), residence duration (over 15 sec), and </w:t>
      </w:r>
      <w:r w:rsidR="00DB3F26">
        <w:rPr>
          <w:rFonts w:cs="Times New Roman"/>
          <w:szCs w:val="24"/>
        </w:rPr>
        <w:t xml:space="preserve">the </w:t>
      </w:r>
      <w:r w:rsidRPr="00681F96">
        <w:rPr>
          <w:rFonts w:cs="Times New Roman"/>
          <w:szCs w:val="24"/>
        </w:rPr>
        <w:t>heating rate</w:t>
      </w:r>
      <w:r w:rsidR="00DB3F26">
        <w:rPr>
          <w:rFonts w:cs="Times New Roman"/>
          <w:szCs w:val="24"/>
        </w:rPr>
        <w:t xml:space="preserve"> of </w:t>
      </w:r>
      <w:r w:rsidRPr="00681F96">
        <w:rPr>
          <w:rFonts w:cs="Times New Roman"/>
          <w:szCs w:val="24"/>
        </w:rPr>
        <w:t xml:space="preserve"> (10-300°C/s) do not depart much from fast pyrolysis</w:t>
      </w:r>
      <w:r w:rsidR="006B2E25">
        <w:rPr>
          <w:rFonts w:cs="Times New Roman"/>
          <w:szCs w:val="24"/>
        </w:rPr>
        <w:fldChar w:fldCharType="begin" w:fldLock="1"/>
      </w:r>
      <w:r w:rsidR="005D4D86">
        <w:rPr>
          <w:rFonts w:cs="Times New Roman"/>
          <w:szCs w:val="24"/>
        </w:rPr>
        <w:instrText>ADDIN CSL_CITATION {"citationItems":[{"id":"ITEM-1","itemData":{"DOI":"10.1016/j.rser.2021.110960","ISSN":"18790690","abstract":"Recent research has shown that catalytic hydropyrolysis is a promising method for production of liquid hydrocarbon fuels from lignocellulosic biomass. However, only limited research has been conducted within this field and the process is still not well-understood. Based on the available literature and research in our laboratories we identified the most important reactions and propose a mechanistic model for catalytic hydropyrolysis of biomass. The influence of the hydrogenation catalyst on the product distribution and composition as well as deactivation of the catalyst are discussed. Catalytic hydropyrolysis is compared with other pyrolysis technologies, such as non-catalytic and catalytic fast pyrolysis and the challenges for catalytic hydropyrolysis are highlighted and discussed.","author":[{"dropping-particle":"","family":"Stummann","given":"Magnus Zingler","non-dropping-particle":"","parse-names":false,"suffix":""},{"dropping-particle":"","family":"Høj","given":"Martin","non-dropping-particle":"","parse-names":false,"suffix":""},{"dropping-particle":"","family":"Gabrielsen","given":"Jostein","non-dropping-particle":"","parse-names":false,"suffix":""},{"dropping-particle":"","family":"Clausen","given":"Lasse Røngaard","non-dropping-particle":"","parse-names":false,"suffix":""},{"dropping-particle":"","family":"Jensen","given":"Peter Arendt","non-dropping-particle":"","parse-names":false,"suffix":""},{"dropping-particle":"","family":"Jensen","given":"Anker Degn","non-dropping-particle":"","parse-names":false,"suffix":""}],"container-title":"Renewable and Sustainable Energy Reviews","id":"ITEM-1","issued":{"date-parts":[["2021"]]},"title":"A perspective on catalytic hydropyrolysis of biomass","type":"article-journal","volume":"143"},"uris":["http://www.mendeley.com/documents/?uuid=cfd9c61d-e360-4813-b4c9-4c198e6211ad"]}],"mendeley":{"formattedCitation":"[46]","plainTextFormattedCitation":"[46]","previouslyFormattedCitation":"[46]"},"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46]</w:t>
      </w:r>
      <w:r w:rsidR="006B2E25">
        <w:rPr>
          <w:rFonts w:cs="Times New Roman"/>
          <w:szCs w:val="24"/>
        </w:rPr>
        <w:fldChar w:fldCharType="end"/>
      </w:r>
      <w:r w:rsidRPr="00681F96">
        <w:rPr>
          <w:rFonts w:cs="Times New Roman"/>
          <w:szCs w:val="24"/>
        </w:rPr>
        <w:t>. In essence, hydropyrolysis can be viewed as a specific form of fast pyrolysis that is subjected to high pressure in an environment that is rich in hydrogen or materials derived from hydrogen.</w:t>
      </w:r>
      <w:r w:rsidR="0067753E" w:rsidRPr="00681F96">
        <w:rPr>
          <w:rFonts w:cs="Times New Roman"/>
          <w:szCs w:val="24"/>
        </w:rPr>
        <w:t xml:space="preserve"> The injection of hydrogen at high temperatures and pressure works as a reducing agent, lowering the oxygen concentration in the resulting bio-oils and concomitantly impeding the creation of biochar, making this approach unsuitable for making biochar</w:t>
      </w:r>
      <w:r w:rsidR="006B2E25">
        <w:rPr>
          <w:rFonts w:cs="Times New Roman"/>
          <w:szCs w:val="24"/>
        </w:rPr>
        <w:fldChar w:fldCharType="begin" w:fldLock="1"/>
      </w:r>
      <w:r w:rsidR="005D4D86">
        <w:rPr>
          <w:rFonts w:cs="Times New Roman"/>
          <w:szCs w:val="24"/>
        </w:rPr>
        <w:instrText>ADDIN CSL_CITATION {"citationItems":[{"id":"ITEM-1","itemData":{"DOI":"10.1016/j.fuel.2020.119190","ISSN":"00162361","abstract":"Algae become reasonable feedstock in recent times for biofuel production as they are environmentally benign, sustainable and renewable biomass. Biofuels are produced from algal biomass by chemical, biochemical, and thermochemical methods. Among the thermochemical techniques, pyrolysis is a well-known method involving high temperature and high pressure to produce biochar and bio-oil from numerous algal biomasses. Therefore, this review was undertaken to collate and discuss different pyrolytic processes employed for the conversion of algal biomass into biochar and bio-oil production. At the outset, different pyrolysis methods slow pyrolysis, fast/flash pyrolysis, catalytic pyrolysis, microwave assisted pyrolysis and hydropyrolysis operated for the conversion of various microalgae and cyanobacteria into biochar and bio-oil were reviewed using copious literature. Further, challenges arisen out of using above-said pyrolysis methods were critically highlighted to pave the way to choose an appropriate pyrolysis method for obtaining desirable quantity and quality of bio-oil from algae.","author":[{"dropping-particle":"","family":"Sekar","given":"Manigandan","non-dropping-particle":"","parse-names":false,"suffix":""},{"dropping-particle":"","family":"Mathimani","given":"Thangavel","non-dropping-particle":"","parse-names":false,"suffix":""},{"dropping-particle":"","family":"Alagumalai","given":"Avinash","non-dropping-particle":"","parse-names":false,"suffix":""},{"dropping-particle":"","family":"Chi","given":"Nguyen Thuy Lan","non-dropping-particle":"","parse-names":false,"suffix":""},{"dropping-particle":"","family":"Duc","given":"Pham Anh","non-dropping-particle":"","parse-names":false,"suffix":""},{"dropping-particle":"","family":"Bhatia","given":"Shashi Kant","non-dropping-particle":"","parse-names":false,"suffix":""},{"dropping-particle":"","family":"Brindhadevi","given":"Kathirvel","non-dropping-particle":"","parse-names":false,"suffix":""},{"dropping-particle":"","family":"Pugazhendhi","given":"Arivalagan","non-dropping-particle":"","parse-names":false,"suffix":""}],"container-title":"Fuel","id":"ITEM-1","issued":{"date-parts":[["2021"]]},"title":"A review on the pyrolysis of algal biomass for biochar and bio-oil – Bottlenecks and scope","type":"article-journal","volume":"283"},"uris":["http://www.mendeley.com/documents/?uuid=54ca02ae-941e-4a19-a098-f421f36bf11d"]}],"mendeley":{"formattedCitation":"[47]","plainTextFormattedCitation":"[47]","previouslyFormattedCitation":"[47]"},"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47]</w:t>
      </w:r>
      <w:r w:rsidR="006B2E25">
        <w:rPr>
          <w:rFonts w:cs="Times New Roman"/>
          <w:szCs w:val="24"/>
        </w:rPr>
        <w:fldChar w:fldCharType="end"/>
      </w:r>
      <w:r w:rsidR="0067753E" w:rsidRPr="00681F96">
        <w:rPr>
          <w:rFonts w:cs="Times New Roman"/>
          <w:szCs w:val="24"/>
        </w:rPr>
        <w:t xml:space="preserve">. Hydropyrolysis is frequently associated with the use of a catalyst to remove oxygen, water, and COx from the liquid product. Depolymerization and coking processes are </w:t>
      </w:r>
      <w:r w:rsidR="004E469A">
        <w:rPr>
          <w:rFonts w:cs="Times New Roman"/>
          <w:szCs w:val="24"/>
        </w:rPr>
        <w:t>also decreased by catalysts</w:t>
      </w:r>
      <w:r w:rsidR="0067753E" w:rsidRPr="00681F96">
        <w:rPr>
          <w:rFonts w:cs="Times New Roman"/>
          <w:szCs w:val="24"/>
        </w:rPr>
        <w:t>. However, creating the catalyst for this purpose continues to be a glaring illustration of the challenging nature of catalytic hydropyrolysis</w:t>
      </w:r>
      <w:r w:rsidR="006B2E25">
        <w:rPr>
          <w:rFonts w:cs="Times New Roman"/>
          <w:szCs w:val="24"/>
        </w:rPr>
        <w:fldChar w:fldCharType="begin" w:fldLock="1"/>
      </w:r>
      <w:r w:rsidR="005D4D86">
        <w:rPr>
          <w:rFonts w:cs="Times New Roman"/>
          <w:szCs w:val="24"/>
        </w:rPr>
        <w:instrText>ADDIN CSL_CITATION {"citationItems":[{"id":"ITEM-1","itemData":{"DOI":"10.1016/j.jaap.2013.01.005","ISSN":"01652370","abstract":"Hydropyrolysis, coupled with a secondary catalytic reactor was used as a method of producing a bio-oil from Miscanthus x giganteus with low levels of oxygenated compounds and high yields of saturated hydrocarbons. This study used analytical Pyrolysis-gas chromatography/mass spectroscopy for the analysis of products from the pyrolysis of Miscanthus. Hydropyrolysis was carried out at 600 °C, and the pyrolysis vapours then passed through a secondary reactor, which contained a 10% Ni on ZSM-5 catalyst. The hydrogen pressure for the separate reactions ranged from atmospheric pressure up to 30 bar. The results indicate that both hydrogen pressure and the incorporation of the Ni/ZSM-5 catalysts play an important role in the production of saturated hydrocarbons through the hydrogenation, dehydration and decarboxylation of oxygenated compounds. Also, in the absence of the catalyst the concentration of ethanoic acid can be significantly reduced with the increase in hydrogen pressure, and completely eliminated at 20 bar. © 2013 Elsevier B.V. All rights reserved.","author":[{"dropping-particle":"","family":"Melligan","given":"F.","non-dropping-particle":"","parse-names":false,"suffix":""},{"dropping-particle":"","family":"Hayes","given":"M. H.B.","non-dropping-particle":"","parse-names":false,"suffix":""},{"dropping-particle":"","family":"Kwapinski","given":"W.","non-dropping-particle":"","parse-names":false,"suffix":""},{"dropping-particle":"","family":"Leahy","given":"J. J.","non-dropping-particle":"","parse-names":false,"suffix":""}],"container-title":"Journal of Analytical and Applied Pyrolysis","id":"ITEM-1","issued":{"date-parts":[["2013"]]},"page":"369-377","title":"A study of hydrogen pressure during hydropyrolysis of Miscanthus x giganteus and online catalytic vapour upgrading with Ni on ZSM-5","type":"article-journal","volume":"103"},"uris":["http://www.mendeley.com/documents/?uuid=482576fa-0b44-4cac-9136-21ecad5208f8"]}],"mendeley":{"formattedCitation":"[48]","plainTextFormattedCitation":"[48]","previouslyFormattedCitation":"[48]"},"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48]</w:t>
      </w:r>
      <w:r w:rsidR="006B2E25">
        <w:rPr>
          <w:rFonts w:cs="Times New Roman"/>
          <w:szCs w:val="24"/>
        </w:rPr>
        <w:fldChar w:fldCharType="end"/>
      </w:r>
      <w:r w:rsidR="0067753E" w:rsidRPr="00681F96">
        <w:rPr>
          <w:rFonts w:cs="Times New Roman"/>
          <w:szCs w:val="24"/>
        </w:rPr>
        <w:t>.</w:t>
      </w:r>
    </w:p>
    <w:p w:rsidR="00DC06D7" w:rsidRPr="00681F96" w:rsidRDefault="00DC06D7" w:rsidP="00DC06D7">
      <w:pPr>
        <w:pStyle w:val="ListParagraph"/>
        <w:numPr>
          <w:ilvl w:val="3"/>
          <w:numId w:val="1"/>
        </w:numPr>
        <w:spacing w:line="360" w:lineRule="auto"/>
        <w:ind w:left="720"/>
        <w:jc w:val="both"/>
        <w:rPr>
          <w:rFonts w:cs="Times New Roman"/>
          <w:b/>
          <w:szCs w:val="24"/>
        </w:rPr>
      </w:pPr>
      <w:r w:rsidRPr="00681F96">
        <w:rPr>
          <w:rFonts w:cs="Times New Roman"/>
          <w:b/>
          <w:szCs w:val="24"/>
        </w:rPr>
        <w:lastRenderedPageBreak/>
        <w:t>Vacuum pyrolysis</w:t>
      </w:r>
    </w:p>
    <w:p w:rsidR="00AC6D18" w:rsidRPr="0018330F" w:rsidRDefault="0018330F" w:rsidP="0018330F">
      <w:pPr>
        <w:spacing w:line="360" w:lineRule="auto"/>
        <w:ind w:firstLine="720"/>
        <w:jc w:val="both"/>
        <w:rPr>
          <w:rFonts w:cs="Times New Roman"/>
          <w:szCs w:val="24"/>
        </w:rPr>
      </w:pPr>
      <w:r>
        <w:rPr>
          <w:rFonts w:cs="Times New Roman"/>
          <w:szCs w:val="24"/>
        </w:rPr>
        <w:t>The vacuum pyrolysis is a</w:t>
      </w:r>
      <w:r w:rsidRPr="0018330F">
        <w:rPr>
          <w:rFonts w:cs="Times New Roman"/>
          <w:szCs w:val="24"/>
        </w:rPr>
        <w:t xml:space="preserve"> thermal bre</w:t>
      </w:r>
      <w:r w:rsidR="006152CB">
        <w:rPr>
          <w:rFonts w:cs="Times New Roman"/>
          <w:szCs w:val="24"/>
        </w:rPr>
        <w:t>akdown of biomass in zero oxygen atmosphere</w:t>
      </w:r>
      <w:r w:rsidRPr="0018330F">
        <w:rPr>
          <w:rFonts w:cs="Times New Roman"/>
          <w:szCs w:val="24"/>
        </w:rPr>
        <w:t xml:space="preserve"> under vacuum or low pressure. Temperature is normally kept between 450°C and 600°C, while pressure is typically controlled between 0.5 and 2 bar.</w:t>
      </w:r>
      <w:r w:rsidR="006B2E25" w:rsidRPr="0018330F">
        <w:rPr>
          <w:rFonts w:cs="Times New Roman"/>
          <w:szCs w:val="24"/>
        </w:rPr>
        <w:fldChar w:fldCharType="begin" w:fldLock="1"/>
      </w:r>
      <w:r w:rsidR="005D4D86">
        <w:rPr>
          <w:rFonts w:cs="Times New Roman"/>
          <w:szCs w:val="24"/>
        </w:rPr>
        <w:instrText>ADDIN CSL_CITATION {"citationItems":[{"id":"ITEM-1","itemData":{"DOI":"10.1016/j.jclepro.2021.130191","ISSN":"09596526","abstract":"Many facets of our civilization's contemporary life are related to the use of electrical and electronic equipment (EEE). EEE replacement is becoming more common as the need for high-performance EEE grows and technical advancement accelerates. As a result, a massive quantity of electronic waste (e-waste) is generated. One way of recycling e-waste is through pyrolysis, which is a thermochemical method used to recover polymers and concentrate metals into a solid residue. Additionally, this technique may be modified or integrated with other technologies to reduce the number of organic halides produced by harmful brominated flame retardants (BFRs), often used as additives in these materials. This article provides a comprehensive review in the context of pyrolysis of e-waste and its sustainability. The structure and components of the five significant types of e-waste, including printed circuit boards (PCBs), lithium-ion batteries (LIBs), tantalum capacitors (TCs), light-emitting diodes (LEDs), and liquid crystal displays (LCDs), are first discussed. Then five methods of e-waste pyrolysis, including vacuum pyrolysis, catalytic pyrolysis, co-pyrolysis, microwave pyrolysis, and plasma pyrolysis, have been carefully studied and the merits and demerits of each method are presented. In the following, the sustainability of the pyrolysis process is examined from three perspectives: economic, environmental, and social. In the end, ongoing challenges of e-waste pyrolysis and recommendations for future directions are also addressed. E-waste pyrolysis is still not completely industrialized. However, it can be said that it is a sustainable method, and the suitability of this method has been proven on the laboratory scale. It is hoped that we will see the industrialization of this method in industrialized and developing countries in the future.","author":[{"dropping-particle":"","family":"Andooz","given":"Amirhossein","non-dropping-particle":"","parse-names":false,"suffix":""},{"dropping-particle":"","family":"Eqbalpour","given":"Mohammad","non-dropping-particle":"","parse-names":false,"suffix":""},{"dropping-particle":"","family":"Kowsari","given":"Elaheh","non-dropping-particle":"","parse-names":false,"suffix":""},{"dropping-particle":"","family":"Ramakrishna","given":"Seeram","non-dropping-particle":"","parse-names":false,"suffix":""},{"dropping-particle":"","family":"Cheshmeh","given":"Zahra Ansari","non-dropping-particle":"","parse-names":false,"suffix":""}],"container-title":"Journal of Cleaner Production","id":"ITEM-1","issued":{"date-parts":[["2022"]]},"title":"A comprehensive review on pyrolysis of E-waste and its sustainability","type":"article-journal","volume":"333"},"uris":["http://www.mendeley.com/documents/?uuid=830cf8bd-7e31-40df-ae82-8ad3078944f3"]}],"mendeley":{"formattedCitation":"[49]","plainTextFormattedCitation":"[49]","previouslyFormattedCitation":"[49]"},"properties":{"noteIndex":0},"schema":"https://github.com/citation-style-language/schema/raw/master/csl-citation.json"}</w:instrText>
      </w:r>
      <w:r w:rsidR="006B2E25" w:rsidRPr="0018330F">
        <w:rPr>
          <w:rFonts w:cs="Times New Roman"/>
          <w:szCs w:val="24"/>
        </w:rPr>
        <w:fldChar w:fldCharType="separate"/>
      </w:r>
      <w:r w:rsidR="002B59CA" w:rsidRPr="0018330F">
        <w:rPr>
          <w:rFonts w:cs="Times New Roman"/>
          <w:noProof/>
          <w:szCs w:val="24"/>
        </w:rPr>
        <w:t>[49]</w:t>
      </w:r>
      <w:r w:rsidR="006B2E25" w:rsidRPr="0018330F">
        <w:rPr>
          <w:rFonts w:cs="Times New Roman"/>
          <w:szCs w:val="24"/>
        </w:rPr>
        <w:fldChar w:fldCharType="end"/>
      </w:r>
      <w:r w:rsidR="00AC6D18" w:rsidRPr="0018330F">
        <w:rPr>
          <w:rFonts w:cs="Times New Roman"/>
          <w:szCs w:val="24"/>
        </w:rPr>
        <w:t xml:space="preserve">. Like slow pyrolysis, vacuum pyrolysis has comparably low heating rates. However, these two techniques, in comparison, yield significantly different products. In addition to greatly reducing the vapour residence period, the quick evacuation of organic vapours produced during primary pyrolysis also ensures a high yield of liquid products during secondary pyrolysis by </w:t>
      </w:r>
      <w:r w:rsidR="004E469A" w:rsidRPr="0018330F">
        <w:rPr>
          <w:rFonts w:cs="Times New Roman"/>
          <w:szCs w:val="24"/>
        </w:rPr>
        <w:t>minimizing</w:t>
      </w:r>
      <w:r w:rsidR="00AC6D18" w:rsidRPr="0018330F">
        <w:rPr>
          <w:rFonts w:cs="Times New Roman"/>
          <w:szCs w:val="24"/>
        </w:rPr>
        <w:t xml:space="preserve"> the occurrence of secondary reactions</w:t>
      </w:r>
      <w:r w:rsidR="006B2E25" w:rsidRPr="0018330F">
        <w:rPr>
          <w:rFonts w:cs="Times New Roman"/>
          <w:szCs w:val="24"/>
        </w:rPr>
        <w:fldChar w:fldCharType="begin" w:fldLock="1"/>
      </w:r>
      <w:r w:rsidR="005D4D86">
        <w:rPr>
          <w:rFonts w:cs="Times New Roman"/>
          <w:szCs w:val="24"/>
        </w:rPr>
        <w:instrText>ADDIN CSL_CITATION {"citationItems":[{"id":"ITEM-1","itemData":{"ISSN":"0165-2370","author":[{"dropping-particle":"","family":"Wang","given":"Fang","non-dropping-particle":"","parse-names":false,"suffix":""},{"dropping-particle":"","family":"Zeng","given":"Xi","non-dropping-particle":"","parse-names":false,"suffix":""},{"dropping-particle":"","family":"Kang","given":"Guojun","non-dropping-particle":"","parse-names":false,"suffix":""},{"dropping-particle":"","family":"Li","given":"Ke","non-dropping-particle":"","parse-names":false,"suffix":""},{"dropping-particle":"","family":"Ma","given":"Jinfeng","non-dropping-particle":"","parse-names":false,"suffix":""},{"dropping-particle":"","family":"Xu","given":"Guangwen","non-dropping-particle":"","parse-names":false,"suffix":""}],"container-title":"Journal of Analytical and Applied Pyrolysis","id":"ITEM-1","issued":{"date-parts":[["2021"]]},"page":"105163","publisher":"Elsevier","title":"Secondary reactions suppression during fuel fast pyrolysis in an infrared heating apparatus for the fixed bed pyrolysis process with internals","type":"article-journal","volume":"156"},"uris":["http://www.mendeley.com/documents/?uuid=55e7510f-0226-4415-a3d4-1af507702bba"]}],"mendeley":{"formattedCitation":"[50]","plainTextFormattedCitation":"[50]","previouslyFormattedCitation":"[50]"},"properties":{"noteIndex":0},"schema":"https://github.com/citation-style-language/schema/raw/master/csl-citation.json"}</w:instrText>
      </w:r>
      <w:r w:rsidR="006B2E25" w:rsidRPr="0018330F">
        <w:rPr>
          <w:rFonts w:cs="Times New Roman"/>
          <w:szCs w:val="24"/>
        </w:rPr>
        <w:fldChar w:fldCharType="separate"/>
      </w:r>
      <w:r w:rsidR="002B59CA" w:rsidRPr="0018330F">
        <w:rPr>
          <w:rFonts w:cs="Times New Roman"/>
          <w:noProof/>
          <w:szCs w:val="24"/>
        </w:rPr>
        <w:t>[50]</w:t>
      </w:r>
      <w:r w:rsidR="006B2E25" w:rsidRPr="0018330F">
        <w:rPr>
          <w:rFonts w:cs="Times New Roman"/>
          <w:szCs w:val="24"/>
        </w:rPr>
        <w:fldChar w:fldCharType="end"/>
      </w:r>
      <w:r w:rsidR="00AC6D18" w:rsidRPr="0018330F">
        <w:rPr>
          <w:rFonts w:cs="Times New Roman"/>
          <w:szCs w:val="24"/>
        </w:rPr>
        <w:t>. Because inorganic devolatilization is prevented by using solely vacuum or low-pressure extraction, the quality and yield of the product are significantly impacted</w:t>
      </w:r>
      <w:r w:rsidR="006B2E25" w:rsidRPr="0018330F">
        <w:rPr>
          <w:rFonts w:cs="Times New Roman"/>
          <w:szCs w:val="24"/>
        </w:rPr>
        <w:fldChar w:fldCharType="begin" w:fldLock="1"/>
      </w:r>
      <w:r w:rsidR="005D4D86">
        <w:rPr>
          <w:rFonts w:cs="Times New Roman"/>
          <w:szCs w:val="24"/>
        </w:rPr>
        <w:instrText>ADDIN CSL_CITATION {"citationItems":[{"id":"ITEM-1","itemData":{"DOI":"10.1007/s42452-020-3121-5","ISBN":"0123456789","ISSN":"25233971","abstract":"Interest in biochar production from organic waste has been growing in recent years due to its broad applicability, availability, and smoother production. Biochar production techniques are being continuously modernized to improve the production rate and quality. Though numerous methods have been reported in the recent past, a systematic classification of the same is yet to be explored. Based on the advancement of the techniques being employed for biochar production and modification of conventional methods, we have categorized all major techniques of biochar production into two primary classes. In the traditional approach, ancient methods and conventional pyrolysis techniques (Slow and Fast pyrolysis) are included, whereas, in modern approaches, several advanced technologies such as Gasification, Torrefaction, Hydrothermal carbonization, Electro-modification, along with modified traditional methods (Flash pyrolysis, Vacuum pyrolysis, and Microwave pyrolysis) are comprised. Further, the systematic review was intended to evaluate various types of feedstocks (agricultural biomass, forest/woody biomass, aquatic biomass, urban waste, and paper waste) with their potential to produce biochar. It was observed that the feedstock containing high cellulose was found to be helpful in improving the overall properties of biochar, including enhanced adsorptive action and retention of nutrients.","author":[{"dropping-particle":"","family":"Gabhane","given":"Jagdish W.","non-dropping-particle":"","parse-names":false,"suffix":""},{"dropping-particle":"","family":"Bhange","given":"Vivek P.","non-dropping-particle":"","parse-names":false,"suffix":""},{"dropping-particle":"","family":"Patil","given":"Pravin D.","non-dropping-particle":"","parse-names":false,"suffix":""},{"dropping-particle":"","family":"Bankar","given":"Sneha T.","non-dropping-particle":"","parse-names":false,"suffix":""},{"dropping-particle":"","family":"Kumar","given":"Sachin","non-dropping-particle":"","parse-names":false,"suffix":""}],"container-title":"SN Applied Sciences","id":"ITEM-1","issue":"7","issued":{"date-parts":[["2020"]]},"publisher":"Springer International Publishing","title":"Recent trends in biochar production methods and its application as a soil health conditioner: a review","type":"article-journal","volume":"2"},"uris":["http://www.mendeley.com/documents/?uuid=f41aabfe-f200-43f2-be28-0c0b4fda8bb8"]}],"mendeley":{"formattedCitation":"[51]","plainTextFormattedCitation":"[51]","previouslyFormattedCitation":"[51]"},"properties":{"noteIndex":0},"schema":"https://github.com/citation-style-language/schema/raw/master/csl-citation.json"}</w:instrText>
      </w:r>
      <w:r w:rsidR="006B2E25" w:rsidRPr="0018330F">
        <w:rPr>
          <w:rFonts w:cs="Times New Roman"/>
          <w:szCs w:val="24"/>
        </w:rPr>
        <w:fldChar w:fldCharType="separate"/>
      </w:r>
      <w:r w:rsidR="002B59CA" w:rsidRPr="0018330F">
        <w:rPr>
          <w:rFonts w:cs="Times New Roman"/>
          <w:noProof/>
          <w:szCs w:val="24"/>
        </w:rPr>
        <w:t>[51]</w:t>
      </w:r>
      <w:r w:rsidR="006B2E25" w:rsidRPr="0018330F">
        <w:rPr>
          <w:rFonts w:cs="Times New Roman"/>
          <w:szCs w:val="24"/>
        </w:rPr>
        <w:fldChar w:fldCharType="end"/>
      </w:r>
      <w:r w:rsidR="00AC6D18" w:rsidRPr="0018330F">
        <w:rPr>
          <w:rFonts w:cs="Times New Roman"/>
          <w:szCs w:val="24"/>
        </w:rPr>
        <w:t>.</w:t>
      </w:r>
    </w:p>
    <w:p w:rsidR="0067753E" w:rsidRPr="00681F96" w:rsidRDefault="0067753E" w:rsidP="0067753E">
      <w:pPr>
        <w:pStyle w:val="ListParagraph"/>
        <w:numPr>
          <w:ilvl w:val="1"/>
          <w:numId w:val="1"/>
        </w:numPr>
        <w:spacing w:line="360" w:lineRule="auto"/>
        <w:ind w:left="360"/>
        <w:jc w:val="both"/>
        <w:rPr>
          <w:rFonts w:cs="Times New Roman"/>
          <w:b/>
          <w:szCs w:val="24"/>
        </w:rPr>
      </w:pPr>
      <w:r w:rsidRPr="00681F96">
        <w:rPr>
          <w:rFonts w:cs="Times New Roman"/>
          <w:b/>
          <w:szCs w:val="24"/>
        </w:rPr>
        <w:t>Biomass degradation</w:t>
      </w:r>
    </w:p>
    <w:p w:rsidR="0067753E" w:rsidRPr="00681F96" w:rsidRDefault="0067753E" w:rsidP="0067753E">
      <w:pPr>
        <w:spacing w:line="360" w:lineRule="auto"/>
        <w:jc w:val="both"/>
        <w:rPr>
          <w:rFonts w:cs="Times New Roman"/>
          <w:szCs w:val="24"/>
        </w:rPr>
      </w:pPr>
      <w:r w:rsidRPr="00681F96">
        <w:rPr>
          <w:rFonts w:cs="Times New Roman"/>
          <w:szCs w:val="24"/>
        </w:rPr>
        <w:t>The majority of the materials used in the pyrolysis process to produce biochar contain multiple types of carbohydrates (cellulose, hemicellulose, and lignin), and these react differently depending on the operating conditions they are exposed to, affecting the pyrolysis's output yield</w:t>
      </w:r>
      <w:r w:rsidR="006B2E25">
        <w:rPr>
          <w:rFonts w:cs="Times New Roman"/>
          <w:szCs w:val="24"/>
        </w:rPr>
        <w:fldChar w:fldCharType="begin" w:fldLock="1"/>
      </w:r>
      <w:r w:rsidR="005D4D86">
        <w:rPr>
          <w:rFonts w:cs="Times New Roman"/>
          <w:szCs w:val="24"/>
        </w:rPr>
        <w:instrText>ADDIN CSL_CITATION {"citationItems":[{"id":"ITEM-1","itemData":{"DOI":"10.1007/s12155-022-10497-z","ISSN":"19391242","abstract":"The present investigation deals with the thermogravimetric analysis of bamboo and bamboo biochar in an inert environment at 10, 20, and 30 °C/min. In addition, vacuum pyrolysis was used for the bamboo biochar. The FWO (Flynn–Wall–Ozawa) and KAS (Kissinger–Akahira–Sunose) methods were used to determine thermodynamic and kinetic parameters within the active pyrolysis zone. Thermal degradation of bamboo biomass undergoes several steps of loss of mass, including moisture loss, and passive and active pyrolysis. Between 180 and 395 °C, the active pyrolysis zone accounted for 50 to 55% of the mass loss. Furthermore, in both FWO and KAS models, bamboo biochar had lower activation energy values (99.23 and 96.07 kJ/mol) than bamboo biomass (262.5303 and 266.62 kJ/mol). The study’s study on bamboo and its biochar revealed a significant opportunity in the agro-industry for designing and building pyrolysis reactors for long-term biofuel generation.","author":[{"dropping-particle":"","family":"Jagnade","given":"Priti","non-dropping-particle":"","parse-names":false,"suffix":""},{"dropping-particle":"","family":"Panwar","given":"Narayan Lal","non-dropping-particle":"","parse-names":false,"suffix":""},{"dropping-particle":"","family":"Agarwal","given":"Chitranjan","non-dropping-particle":"","parse-names":false,"suffix":""}],"container-title":"Bioenergy Research","id":"ITEM-1","issued":{"date-parts":[["2022"]]},"page":"0-27","title":"Experimental Investigation of Kinetic Parameters of Bamboo and Bamboo Biochar Using Thermogravimetric Analysis Under Non-isothermal Conditions","type":"article-journal"},"uris":["http://www.mendeley.com/documents/?uuid=96fdcf2a-5026-4534-b238-2844b57b76b9"]}],"mendeley":{"formattedCitation":"[52]","plainTextFormattedCitation":"[52]","previouslyFormattedCitation":"[52]"},"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2]</w:t>
      </w:r>
      <w:r w:rsidR="006B2E25">
        <w:rPr>
          <w:rFonts w:cs="Times New Roman"/>
          <w:szCs w:val="24"/>
        </w:rPr>
        <w:fldChar w:fldCharType="end"/>
      </w:r>
      <w:r w:rsidRPr="00681F96">
        <w:rPr>
          <w:rFonts w:cs="Times New Roman"/>
          <w:szCs w:val="24"/>
        </w:rPr>
        <w:t>. More specifically, the bulk of biomass is made up of lignin and cellulose. When cellulose is pyrolyzed, it primarily yields tar, which is a mixture of isolated ketones, aldehydes, organic liquids, and char, whereas lignin primarily yields char and a negligible amount of water</w:t>
      </w:r>
      <w:r w:rsidR="006B2E25">
        <w:rPr>
          <w:rFonts w:cs="Times New Roman"/>
          <w:szCs w:val="24"/>
        </w:rPr>
        <w:fldChar w:fldCharType="begin" w:fldLock="1"/>
      </w:r>
      <w:r w:rsidR="005D4D86">
        <w:rPr>
          <w:rFonts w:cs="Times New Roman"/>
          <w:szCs w:val="24"/>
        </w:rPr>
        <w:instrText>ADDIN CSL_CITATION {"citationItems":[{"id":"ITEM-1","itemData":{"DOI":"10.1016/j.fuel.2018.12.101","ISSN":"00162361","abstract":"Biomass fast pyrolysis involving the rapid thermal degradation of organic materials in the absence of oxygen is one of the most promising process for the sustainable production of alternative liquid fuels. However, it typically requires a relatively small particle size of dry biomass and the products need to be upgraded due to their high oxygen content. In this work, we employed a novel ablative fast pyrolysis reactor to convert as-received chips of Beetle killed lodgepole pine into vapors, and subsequently turned the vapors into aromatic hydrocarbons by ex-situ catalytic upgrade in a one pot synthesis system. We used pelletized HZSM-5 zeolite in a packed bed for the upgrade reaction and thoroughly characterized both fresh and spent catalysts by nitrogen sorption and electron microscopy. Our results revealed that a catalyst-to-biomass ratio of 4:1 and an upgrade temperature of 550 °C produced the lowest yield of coke (9.4 wt%) and the highest yield of aromatic hydrocarbons (3.5 wt%) with very high selectivity (94%) to benzene, toluene and xylene (BTX). We also analyzed the non-condensable gases to elucidate the deoxygenation mechanisms. This ablative reactor could be converted into a portable unit to produce alternative fuels without the need for biomass pre-treatment (i.e. grinding and drying) and transportation, creating a more sustainable and economically viable process for generating alternative fuels and specialty chemicals.","author":[{"dropping-particle":"","family":"Wise","given":"Heather G.","non-dropping-particle":"","parse-names":false,"suffix":""},{"dropping-particle":"","family":"Dichiara","given":"Anthony B.","non-dropping-particle":"","parse-names":false,"suffix":""},{"dropping-particle":"","family":"Resende","given":"Fernando L.P.","non-dropping-particle":"","parse-names":false,"suffix":""}],"container-title":"Fuel","id":"ITEM-1","issued":{"date-parts":[["2019"]]},"page":"933-940","title":"Ex-situ catalytic fast pyrolysis of Beetle-killed lodgepole pine in a novel ablative reactor","type":"article-journal","volume":"241"},"uris":["http://www.mendeley.com/documents/?uuid=2a81ee9a-c777-4361-9721-32971583c9db"]}],"mendeley":{"formattedCitation":"[53]","plainTextFormattedCitation":"[53]","previouslyFormattedCitation":"[53]"},"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3]</w:t>
      </w:r>
      <w:r w:rsidR="006B2E25">
        <w:rPr>
          <w:rFonts w:cs="Times New Roman"/>
          <w:szCs w:val="24"/>
        </w:rPr>
        <w:fldChar w:fldCharType="end"/>
      </w:r>
      <w:r w:rsidRPr="00681F96">
        <w:rPr>
          <w:rFonts w:cs="Times New Roman"/>
          <w:szCs w:val="24"/>
        </w:rPr>
        <w:t>. The output of gaseous content rises as cellulose content increases while char and tar content decreases. Additionally, it has been found that structural variations in the biomass affect how the pyrolysis product is composed.</w:t>
      </w:r>
    </w:p>
    <w:p w:rsidR="0067753E" w:rsidRPr="00681F96" w:rsidRDefault="0067753E" w:rsidP="0067753E">
      <w:pPr>
        <w:pStyle w:val="ListParagraph"/>
        <w:numPr>
          <w:ilvl w:val="2"/>
          <w:numId w:val="1"/>
        </w:numPr>
        <w:spacing w:line="360" w:lineRule="auto"/>
        <w:ind w:left="720"/>
        <w:jc w:val="both"/>
        <w:rPr>
          <w:rFonts w:cs="Times New Roman"/>
          <w:b/>
          <w:szCs w:val="24"/>
        </w:rPr>
      </w:pPr>
      <w:r w:rsidRPr="00681F96">
        <w:rPr>
          <w:rFonts w:cs="Times New Roman"/>
          <w:b/>
          <w:szCs w:val="24"/>
        </w:rPr>
        <w:t>Cellulose decomposition</w:t>
      </w:r>
    </w:p>
    <w:p w:rsidR="0067753E" w:rsidRPr="00681F96" w:rsidRDefault="0067753E" w:rsidP="0067753E">
      <w:pPr>
        <w:spacing w:line="360" w:lineRule="auto"/>
        <w:jc w:val="both"/>
        <w:rPr>
          <w:rFonts w:cs="Times New Roman"/>
          <w:szCs w:val="24"/>
        </w:rPr>
      </w:pPr>
      <w:r w:rsidRPr="00681F96">
        <w:rPr>
          <w:rFonts w:cs="Times New Roman"/>
          <w:szCs w:val="24"/>
        </w:rPr>
        <w:t>The process of cellulose degradation, which consists of two main processes, is identified by reducing the degree of polymerization.</w:t>
      </w:r>
      <w:r w:rsidR="004E469A">
        <w:rPr>
          <w:rFonts w:cs="Times New Roman"/>
          <w:szCs w:val="24"/>
        </w:rPr>
        <w:t xml:space="preserve"> </w:t>
      </w:r>
      <w:r w:rsidRPr="00681F96">
        <w:rPr>
          <w:rFonts w:cs="Times New Roman"/>
          <w:szCs w:val="24"/>
        </w:rPr>
        <w:t>In slow pyrolysis, cellulose is broken down gradually over time at a decreased heating rate</w:t>
      </w:r>
      <w:r w:rsidR="006B2E25">
        <w:rPr>
          <w:rFonts w:cs="Times New Roman"/>
          <w:szCs w:val="24"/>
        </w:rPr>
        <w:fldChar w:fldCharType="begin" w:fldLock="1"/>
      </w:r>
      <w:r w:rsidR="005D4D86">
        <w:rPr>
          <w:rFonts w:cs="Times New Roman"/>
          <w:szCs w:val="24"/>
        </w:rPr>
        <w:instrText>ADDIN CSL_CITATION {"citationItems":[{"id":"ITEM-1","itemData":{"DOI":"10.1088/2053-1591/aa6863","ISSN":"20531591","abstract":"Cellulose is an important nanoentity that have been used for the preparation of composites. The present work focuses on the extraction of cellulose from pistachio shell and preparing a partially degradable nanocomposite with extracted cellulose. Physical and microstructural characteristics of nanocellulose extracted from pistachio shell powder (PSP) through various stages of chemical treatment are identified from scanning electron microscopy (SEM), Fourier transform infra-red spectroscopy (FTIR), x-ray powder diffraction (XRD), and thermogravimetric analysis (TGA). Later, characterized nanocellulose is reinforced in a polyester matrix to fabricate nanocellulose-based composites according to the ASTM standard. The resulting nanocellulose composite performance is evaluated in the mechanical perspective through tensile and flexural loading. SEM, FTIR, and XRD showed that the process for extraction is efficient in obtaining 95% crystalline cellulose. Cellulose also showed good thermal stability with a peak thermal degradation temperature of 361 °C. Such cellulose when reinforced in a matrix material showed a noteworthy rise in tensile and flexural strengths of 43 MPa and 127 MPa, at a definite weight percent of 5%.","author":[{"dropping-particle":"","family":"Movva","given":"Mounika","non-dropping-particle":"","parse-names":false,"suffix":""},{"dropping-particle":"","family":"Kommineni","given":"Ravindra","non-dropping-particle":"","parse-names":false,"suffix":""}],"container-title":"Materials Research Express","id":"ITEM-1","issue":"4","issued":{"date-parts":[["2017"]]},"publisher":"IOP Publishing","title":"Extraction of cellulose from pistachio shell and physical and mechanical characterisation of cellulose-based nanocomposites","type":"article-journal","volume":"4"},"uris":["http://www.mendeley.com/documents/?uuid=aeac0112-0833-49a2-ab21-9bf6f29a04cf"]}],"mendeley":{"formattedCitation":"[54]","plainTextFormattedCitation":"[54]","previouslyFormattedCitation":"[54]"},"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4]</w:t>
      </w:r>
      <w:r w:rsidR="006B2E25">
        <w:rPr>
          <w:rFonts w:cs="Times New Roman"/>
          <w:szCs w:val="24"/>
        </w:rPr>
        <w:fldChar w:fldCharType="end"/>
      </w:r>
      <w:r w:rsidRPr="00681F96">
        <w:rPr>
          <w:rFonts w:cs="Times New Roman"/>
          <w:szCs w:val="24"/>
        </w:rPr>
        <w:t>.</w:t>
      </w:r>
      <w:r w:rsidR="004E469A">
        <w:rPr>
          <w:rFonts w:cs="Times New Roman"/>
          <w:szCs w:val="24"/>
        </w:rPr>
        <w:t xml:space="preserve"> </w:t>
      </w:r>
      <w:r w:rsidRPr="00681F96">
        <w:rPr>
          <w:rFonts w:cs="Times New Roman"/>
          <w:szCs w:val="24"/>
        </w:rPr>
        <w:t xml:space="preserve">Levoglucosan is formed as a result of rapid pyrolysis, which takes place at high heating rates by rapid volatilization. Levoglucosan is dehydrated to create hydroxymethylfurfural, which can break down to create liquid and gaseous products including bio-oil and syngas, in addition to the solid result biochar. In order to produce solid biochar, the hydroxymethylfurfural can also go through a number of processes, such as aromatization, </w:t>
      </w:r>
      <w:r w:rsidRPr="00681F96">
        <w:rPr>
          <w:rFonts w:cs="Times New Roman"/>
          <w:szCs w:val="24"/>
        </w:rPr>
        <w:lastRenderedPageBreak/>
        <w:t>condensation, and polymerization</w:t>
      </w:r>
      <w:r w:rsidR="006B2E25">
        <w:rPr>
          <w:rFonts w:cs="Times New Roman"/>
          <w:szCs w:val="24"/>
        </w:rPr>
        <w:fldChar w:fldCharType="begin" w:fldLock="1"/>
      </w:r>
      <w:r w:rsidR="005D4D86">
        <w:rPr>
          <w:rFonts w:cs="Times New Roman"/>
          <w:szCs w:val="24"/>
        </w:rPr>
        <w:instrText>ADDIN CSL_CITATION {"citationItems":[{"id":"ITEM-1","itemData":{"DOI":"10.1007/s10668-018-0200-5","ISSN":"15732975","abstract":"Abstract: Biomass pyrolysis is a promising renewable sustainable source of fuels and petrochemical substitutes. It may help in compensating the progressive consumption of fossil-fuel reserves. The present article outlines biomass pyrolysis. Various types of biomass used for pyrolysis are encompassed, e.g., wood, agricultural residues, sewage. Categories of pyrolysis are outlined, e.g., flash, fast, and slow. Emphasis is laid on current and future trends in biomass pyrolysis, e.g., microwave pyrolysis, solar pyrolysis, plasma pyrolysis, hydrogen production via biomass pyrolysis, co-pyrolysis of biomass with synthetic polymers and sewage, selective preparation of high-valued chemicals, pyrolysis of exotic biomass (coffee grounds and cotton shells), comparison between algal and terrestrial biomass pyrolysis. Specific future prospects are investigated, e.g., preparation of supercapacitor biochar materials by one-pot one-step pyrolysis of biomass with other ingredients, and fabricating metallic catalysts embedded on biochar for removal of environmental contaminants. The authors predict that combining solar pyrolysis with hydrogen production would be the eco-friendliest and most energetically feasible process in the future. Since hydrogen is an ideal clean fuel, this process may share in limiting climate changes due to CO2 emissions. Graphical Abstract: [Figure not available: see fulltext.].","author":[{"dropping-particle":"","family":"Fahmy","given":"Tamer Y.A.","non-dropping-particle":"","parse-names":false,"suffix":""},{"dropping-particle":"","family":"Fahmy","given":"Yehia","non-dropping-particle":"","parse-names":false,"suffix":""},{"dropping-particle":"","family":"Mobarak","given":"Fardous","non-dropping-particle":"","parse-names":false,"suffix":""},{"dropping-particle":"","family":"El-Sakhawy","given":"Mohamed","non-dropping-particle":"","parse-names":false,"suffix":""},{"dropping-particle":"","family":"Abou-Zeid","given":"Ragab E.","non-dropping-particle":"","parse-names":false,"suffix":""}],"container-title":"Environment, Development and Sustainability","id":"ITEM-1","issue":"1","issued":{"date-parts":[["2020"]]},"page":"17-32","title":"Biomass pyrolysis: past, present, and future","type":"article-journal","volume":"22"},"uris":["http://www.mendeley.com/documents/?uuid=22026f21-d4eb-4178-86cf-8db231b7434b"]}],"mendeley":{"formattedCitation":"[55]","plainTextFormattedCitation":"[55]","previouslyFormattedCitation":"[55]"},"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5]</w:t>
      </w:r>
      <w:r w:rsidR="006B2E25">
        <w:rPr>
          <w:rFonts w:cs="Times New Roman"/>
          <w:szCs w:val="24"/>
        </w:rPr>
        <w:fldChar w:fldCharType="end"/>
      </w:r>
      <w:r w:rsidRPr="00681F96">
        <w:rPr>
          <w:rFonts w:cs="Times New Roman"/>
          <w:szCs w:val="24"/>
        </w:rPr>
        <w:t>. A lot of char is produced as cellulose degrades to a very stable anhydrocellulose at low temperatures, but it also breaks down into volatiles.</w:t>
      </w:r>
    </w:p>
    <w:p w:rsidR="0067753E" w:rsidRPr="00681F96" w:rsidRDefault="0067753E" w:rsidP="0067753E">
      <w:pPr>
        <w:pStyle w:val="ListParagraph"/>
        <w:numPr>
          <w:ilvl w:val="2"/>
          <w:numId w:val="1"/>
        </w:numPr>
        <w:spacing w:line="360" w:lineRule="auto"/>
        <w:ind w:left="720"/>
        <w:jc w:val="both"/>
        <w:rPr>
          <w:rFonts w:cs="Times New Roman"/>
          <w:b/>
          <w:szCs w:val="24"/>
        </w:rPr>
      </w:pPr>
      <w:r w:rsidRPr="00681F96">
        <w:rPr>
          <w:rFonts w:cs="Times New Roman"/>
          <w:b/>
          <w:szCs w:val="24"/>
        </w:rPr>
        <w:t>Hemicellulose Decomposition</w:t>
      </w:r>
    </w:p>
    <w:p w:rsidR="00C03A20" w:rsidRPr="00681F96" w:rsidRDefault="00C03A20" w:rsidP="00C03A20">
      <w:pPr>
        <w:spacing w:line="360" w:lineRule="auto"/>
        <w:jc w:val="both"/>
        <w:rPr>
          <w:rFonts w:cs="Times New Roman"/>
          <w:szCs w:val="24"/>
        </w:rPr>
      </w:pPr>
      <w:r w:rsidRPr="00681F96">
        <w:rPr>
          <w:rFonts w:cs="Times New Roman"/>
          <w:szCs w:val="24"/>
        </w:rPr>
        <w:t>The process by which hemicellulose degrades is similar to that of cellulose. Hemicellulose depolymerization results in the synthesis of oligosaccharides. Biochar can be created through decarboxylation, intramolecular rearrangement, depolymerization, and aromatization processes, or the substance can break down into syngas and bio-oil</w:t>
      </w:r>
      <w:r w:rsidR="006B2E25">
        <w:rPr>
          <w:rFonts w:cs="Times New Roman"/>
          <w:szCs w:val="24"/>
        </w:rPr>
        <w:fldChar w:fldCharType="begin" w:fldLock="1"/>
      </w:r>
      <w:r w:rsidR="005D4D86">
        <w:rPr>
          <w:rFonts w:cs="Times New Roman"/>
          <w:szCs w:val="24"/>
        </w:rPr>
        <w:instrText>ADDIN CSL_CITATION {"citationItems":[{"id":"ITEM-1","itemData":{"DOI":"10.1016/j.fuproc.2021.106997","ISSN":"03783820","abstract":"The increasing energy demand and diminishing fossil fuel sources have called for the exploration of new energy sources. To satisfy growing global energy demand and accomplish sustainable energy development goals, biomass plays an essential role in present and future energy. Pyrolysis holds considerable potential approaches among biomass conversion technologies. This study presents a critical review of the effect of the key pyrolysis parameters from lignocellulosic biomass to product distribution. The lignocellulosic biomass composition and pyrolysis conversion behavior of every single component was discussed in detail. On top of that, CO2-based benefits, economic assessment, and technical orientation for biofuel production from biomass are included. The carbon and hydrogen content of biomass is critical for producing high-quality bio-oil. When compared to other energy crops and agricultural residues, pyrolysis of clean wood and polar demonstrated the best bio-oil production. The increased cellulose and hemicellulose content aiding in the synthesis of bio-oil, but the high concentration of lignin results in more biochar. The article delves into product upgrading via several routes such as physical, chemical, and catalytic. From the review, considering factors such as pyrolysis technologies, energy demand, and bio-oil yields, greenhouse potential benefits needs to be evaluated, and this needs to be done on an individual basis. In terms of production cost, the current cost of biomass feedstock can range between $50 to $97/ton, which is approximately 30−54% of the liquid fuel production cost. A wide range of studies covering different aspects of biomass pyrolysis technology, from reactor configuration and the heating source to single and poly-step pyrolysis processes, have been carried out in the search for solutions in optimizing the current technologies. Thus, expanding and improving awareness of the lignocellulosic biomass in the pyrolysis technology would play an important role in producing sustainable and renewable carbon-neutral fuels.","author":[{"dropping-particle":"","family":"Hoang","given":"Anh Tuan","non-dropping-particle":"","parse-names":false,"suffix":""},{"dropping-particle":"","family":"Ong","given":"Hwai Chyuan","non-dropping-particle":"","parse-names":false,"suffix":""},{"dropping-particle":"","family":"Fattah","given":"I. M.Rizwanul","non-dropping-particle":"","parse-names":false,"suffix":""},{"dropping-particle":"","family":"Chong","given":"Cheng Tung","non-dropping-particle":"","parse-names":false,"suffix":""},{"dropping-particle":"","family":"Cheng","given":"Chin Kui","non-dropping-particle":"","parse-names":false,"suffix":""},{"dropping-particle":"","family":"Sakthivel","given":"R.","non-dropping-particle":"","parse-names":false,"suffix":""},{"dropping-particle":"","family":"Ok","given":"Yong Sik","non-dropping-particle":"","parse-names":false,"suffix":""}],"container-title":"Fuel Processing Technology","id":"ITEM-1","issued":{"date-parts":[["2021"]]},"title":"Progress on the lignocellulosic biomass pyrolysis for biofuel production toward environmental sustainability","type":"article-journal","volume":"223"},"uris":["http://www.mendeley.com/documents/?uuid=bbac3fd3-cc92-47d1-9805-c1f9d3a6c702"]}],"mendeley":{"formattedCitation":"[27]","plainTextFormattedCitation":"[27]","previouslyFormattedCitation":"[27]"},"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27]</w:t>
      </w:r>
      <w:r w:rsidR="006B2E25">
        <w:rPr>
          <w:rFonts w:cs="Times New Roman"/>
          <w:szCs w:val="24"/>
        </w:rPr>
        <w:fldChar w:fldCharType="end"/>
      </w:r>
      <w:r w:rsidR="006B2E25">
        <w:rPr>
          <w:rFonts w:cs="Times New Roman"/>
          <w:szCs w:val="24"/>
        </w:rPr>
        <w:fldChar w:fldCharType="begin" w:fldLock="1"/>
      </w:r>
      <w:r w:rsidR="005D4D86">
        <w:rPr>
          <w:rFonts w:cs="Times New Roman"/>
          <w:szCs w:val="24"/>
        </w:rPr>
        <w:instrText>ADDIN CSL_CITATION {"citationItems":[{"id":"ITEM-1","itemData":{"ISSN":"1364-0321","author":[{"dropping-particle":"","family":"Zhong","given":"Dian","non-dropping-particle":"","parse-names":false,"suffix":""},{"dropping-particle":"","family":"Zeng","given":"Kuo","non-dropping-particle":"","parse-names":false,"suffix":""},{"dropping-particle":"","family":"Li","given":"Jun","non-dropping-particle":"","parse-names":false,"suffix":""},{"dropping-particle":"","family":"Qiu","given":"Yi","non-dropping-particle":"","parse-names":false,"suffix":""},{"dropping-particle":"","family":"Flamant","given":"Gilles","non-dropping-particle":"","parse-names":false,"suffix":""},{"dropping-particle":"","family":"Nzihou","given":"Ange","non-dropping-particle":"","parse-names":false,"suffix":""},{"dropping-particle":"","family":"Vladimirovich","given":"Vasilevich Sergey","non-dropping-particle":"","parse-names":false,"suffix":""},{"dropping-particle":"","family":"Yang","given":"Haiping","non-dropping-particle":"","parse-names":false,"suffix":""},{"dropping-particle":"","family":"Chen","given":"Hanping","non-dropping-particle":"","parse-names":false,"suffix":""}],"container-title":"Renewable and Sustainable Energy Reviews","id":"ITEM-1","issued":{"date-parts":[["2022"]]},"page":"111989","publisher":"Elsevier","title":"Characteristics and evolution of heavy components in bio-oil from the pyrolysis of cellulose, hemicellulose and lignin","type":"article-journal","volume":"157"},"uris":["http://www.mendeley.com/documents/?uuid=136f35a2-c21a-40dd-a99c-0c05494b63e4"]}],"mendeley":{"formattedCitation":"[56]","plainTextFormattedCitation":"[56]","previouslyFormattedCitation":"[56]"},"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6]</w:t>
      </w:r>
      <w:r w:rsidR="006B2E25">
        <w:rPr>
          <w:rFonts w:cs="Times New Roman"/>
          <w:szCs w:val="24"/>
        </w:rPr>
        <w:fldChar w:fldCharType="end"/>
      </w:r>
      <w:r w:rsidRPr="00681F96">
        <w:rPr>
          <w:rFonts w:cs="Times New Roman"/>
          <w:szCs w:val="24"/>
        </w:rPr>
        <w:t>. The char yield of the cellulose and hemicellulose components in biomass is caused by the volatile compounds and lignin.</w:t>
      </w:r>
    </w:p>
    <w:p w:rsidR="0067753E" w:rsidRPr="00681F96" w:rsidRDefault="0067753E" w:rsidP="0067753E">
      <w:pPr>
        <w:pStyle w:val="ListParagraph"/>
        <w:numPr>
          <w:ilvl w:val="2"/>
          <w:numId w:val="1"/>
        </w:numPr>
        <w:spacing w:line="360" w:lineRule="auto"/>
        <w:ind w:left="720"/>
        <w:jc w:val="both"/>
        <w:rPr>
          <w:rFonts w:cs="Times New Roman"/>
          <w:b/>
          <w:szCs w:val="24"/>
        </w:rPr>
      </w:pPr>
      <w:r w:rsidRPr="00681F96">
        <w:rPr>
          <w:rFonts w:cs="Times New Roman"/>
          <w:b/>
          <w:szCs w:val="24"/>
        </w:rPr>
        <w:t>Lignin decomposition</w:t>
      </w:r>
    </w:p>
    <w:p w:rsidR="00C03A20" w:rsidRPr="00681F96" w:rsidRDefault="00C03A20" w:rsidP="00C03A20">
      <w:pPr>
        <w:spacing w:line="360" w:lineRule="auto"/>
        <w:jc w:val="both"/>
        <w:rPr>
          <w:rFonts w:cs="Times New Roman"/>
          <w:szCs w:val="24"/>
        </w:rPr>
      </w:pPr>
      <w:r w:rsidRPr="00681F96">
        <w:rPr>
          <w:rFonts w:cs="Times New Roman"/>
          <w:szCs w:val="24"/>
        </w:rPr>
        <w:t>The breakdown of lignin is more difficult than that of cellulose and hemicellulose. Char is produced from lignin by the production of a more compact solid structure and the dissolution of relatively weak linkages</w:t>
      </w:r>
      <w:r w:rsidR="006B2E25">
        <w:rPr>
          <w:rFonts w:cs="Times New Roman"/>
          <w:szCs w:val="24"/>
        </w:rPr>
        <w:fldChar w:fldCharType="begin" w:fldLock="1"/>
      </w:r>
      <w:r w:rsidR="005D4D86">
        <w:rPr>
          <w:rFonts w:cs="Times New Roman"/>
          <w:szCs w:val="24"/>
        </w:rPr>
        <w:instrText>ADDIN CSL_CITATION {"citationItems":[{"id":"ITEM-1","itemData":{"DOI":"10.1016/j.biortech.2020.122784","ISSN":"18732976","PMID":"31980318","abstract":"Heterogeneity and rigidity of lignocellulose causing resistance to its deconstruction have provided technical and economic challenges in the current biomass conversion processes. Lignin has been considered as a crucial recalcitrance component in biomass utilization. An in-depth understanding of lignin properties and their influences on biomass conversion can provide clues to improve biomass utilization. Also, utilization of lignin can significantly increase the economic viability of biorefinery. Recent lignin-targeting pretreatments have aimed not only to overcome recalcitrance for biomass conversion but also to selectively fractionate lignin for lignin valorization. Numerous studies have been conducted in biomass characteristics and conversion technologies, and the role of lignin is critical for lignin valorization and biomass pretreatment development. This review provides a comprehensive review of lignin-related biomass characteristics, the impact of lignin on the biological conversion of biomass, and recent lignin-targeting pretreatment strategies. The desired lignin properties in biorefinery and future pretreatment directions are also discussed.","author":[{"dropping-particle":"","family":"Yoo","given":"Chang Geun","non-dropping-particle":"","parse-names":false,"suffix":""},{"dropping-particle":"","family":"Meng","given":"Xianzhi","non-dropping-particle":"","parse-names":false,"suffix":""},{"dropping-particle":"","family":"Pu","given":"Yunqiao","non-dropping-particle":"","parse-names":false,"suffix":""},{"dropping-particle":"","family":"Ragauskas","given":"Arthur J.","non-dropping-particle":"","parse-names":false,"suffix":""}],"container-title":"Bioresource Technology","id":"ITEM-1","issued":{"date-parts":[["2020"]]},"title":"The critical role of lignin in lignocellulosic biomass conversion and recent pretreatment strategies: A comprehensive review","type":"article-journal","volume":"301"},"uris":["http://www.mendeley.com/documents/?uuid=a56b8c27-8a49-449f-8486-6e812a5c2a29"]}],"mendeley":{"formattedCitation":"[57]","plainTextFormattedCitation":"[57]","previouslyFormattedCitation":"[57]"},"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7]</w:t>
      </w:r>
      <w:r w:rsidR="006B2E25">
        <w:rPr>
          <w:rFonts w:cs="Times New Roman"/>
          <w:szCs w:val="24"/>
        </w:rPr>
        <w:fldChar w:fldCharType="end"/>
      </w:r>
      <w:r w:rsidRPr="00681F96">
        <w:rPr>
          <w:rFonts w:cs="Times New Roman"/>
          <w:szCs w:val="24"/>
        </w:rPr>
        <w:t>. The ꞵ-O-4 lignin link is broken, which results in the release of free radicals. These free radicals absorb the protons coming from other particles, which results in the synthesis of chemicals or materials that have undergone degradation</w:t>
      </w:r>
      <w:r w:rsidR="006B2E25">
        <w:rPr>
          <w:rFonts w:cs="Times New Roman"/>
          <w:szCs w:val="24"/>
        </w:rPr>
        <w:fldChar w:fldCharType="begin" w:fldLock="1"/>
      </w:r>
      <w:r w:rsidR="005D4D86">
        <w:rPr>
          <w:rFonts w:cs="Times New Roman"/>
          <w:szCs w:val="24"/>
        </w:rPr>
        <w:instrText>ADDIN CSL_CITATION {"citationItems":[{"id":"ITEM-1","itemData":{"DOI":"10.1016/j.fuel.2018.12.101","ISSN":"00162361","abstract":"Biomass fast pyrolysis involving the rapid thermal degradation of organic materials in the absence of oxygen is one of the most promising process for the sustainable production of alternative liquid fuels. However, it typically requires a relatively small particle size of dry biomass and the products need to be upgraded due to their high oxygen content. In this work, we employed a novel ablative fast pyrolysis reactor to convert as-received chips of Beetle killed lodgepole pine into vapors, and subsequently turned the vapors into aromatic hydrocarbons by ex-situ catalytic upgrade in a one pot synthesis system. We used pelletized HZSM-5 zeolite in a packed bed for the upgrade reaction and thoroughly characterized both fresh and spent catalysts by nitrogen sorption and electron microscopy. Our results revealed that a catalyst-to-biomass ratio of 4:1 and an upgrade temperature of 550 °C produced the lowest yield of coke (9.4 wt%) and the highest yield of aromatic hydrocarbons (3.5 wt%) with very high selectivity (94%) to benzene, toluene and xylene (BTX). We also analyzed the non-condensable gases to elucidate the deoxygenation mechanisms. This ablative reactor could be converted into a portable unit to produce alternative fuels without the need for biomass pre-treatment (i.e. grinding and drying) and transportation, creating a more sustainable and economically viable process for generating alternative fuels and specialty chemicals.","author":[{"dropping-particle":"","family":"Wise","given":"Heather G.","non-dropping-particle":"","parse-names":false,"suffix":""},{"dropping-particle":"","family":"Dichiara","given":"Anthony B.","non-dropping-particle":"","parse-names":false,"suffix":""},{"dropping-particle":"","family":"Resende","given":"Fernando L.P.","non-dropping-particle":"","parse-names":false,"suffix":""}],"container-title":"Fuel","id":"ITEM-1","issued":{"date-parts":[["2019"]]},"page":"933-940","title":"Ex-situ catalytic fast pyrolysis of Beetle-killed lodgepole pine in a novel ablative reactor","type":"article-journal","volume":"241"},"uris":["http://www.mendeley.com/documents/?uuid=2a81ee9a-c777-4361-9721-32971583c9db"]}],"mendeley":{"formattedCitation":"[53]","plainTextFormattedCitation":"[53]","previouslyFormattedCitation":"[53]"},"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3]</w:t>
      </w:r>
      <w:r w:rsidR="006B2E25">
        <w:rPr>
          <w:rFonts w:cs="Times New Roman"/>
          <w:szCs w:val="24"/>
        </w:rPr>
        <w:fldChar w:fldCharType="end"/>
      </w:r>
      <w:r w:rsidRPr="00681F96">
        <w:rPr>
          <w:rFonts w:cs="Times New Roman"/>
          <w:szCs w:val="24"/>
        </w:rPr>
        <w:t>. By travelling to other molecules, free radicals help the chain to grow. Different lignin contents in connection with various wood kinds result in various breakdown rates. It has been found that coniferous lignin is more stable than deciduous lignin, and the former produces more char</w:t>
      </w:r>
      <w:r w:rsidR="006B2E25">
        <w:rPr>
          <w:rFonts w:cs="Times New Roman"/>
          <w:szCs w:val="24"/>
        </w:rPr>
        <w:fldChar w:fldCharType="begin" w:fldLock="1"/>
      </w:r>
      <w:r w:rsidR="005D4D86">
        <w:rPr>
          <w:rFonts w:cs="Times New Roman"/>
          <w:szCs w:val="24"/>
        </w:rPr>
        <w:instrText>ADDIN CSL_CITATION {"citationItems":[{"id":"ITEM-1","itemData":{"DOI":"10.1016/j.jaap.2019.03.015","ISSN":"01652370","abstract":"Bio-char is a porous, recalcitrant, and highly aromatic carbon-rich material which can be widely used in energy, agriculture, environment, and material industry. In this study, a systematic comparison of the physicochemical characteristics of bio-char derived from three pseudo components of biomass (cellulose char (CC), hemicellulose char (HC), lignin char (LC)) was carried out at different pyrolysis temperatures (250, 350, 450, 550, 650, 750, and 850 °C). The results indicated wide variation in the physicochemical properties and quality of bio-char depending on different pyrolysis temperatures and biomass feedstock composition. Mass and energy yields of CC, HC, and LC decreased with the increase in the pyrolysis temperature, however, LC exhibited higher mass and energy yield than CC and HC because of its better thermal stability. With the increase in the pyrolysis temperature, the carbon content in CC, HC, and LC increased, while the contents of hydrogen and oxygen decreased, because the oxygen and hydrogen containing groups were easily fallen off at higher pyrolysis temperature based on the FTIR analysis. XRD analysis showed that the crystalline structure (Iα-triclinic and Iβ-monoclinic) of cellulose in CC and HC disappeared with the increase in the pyrolysis temperature above 350 °C. However, the graphite structure (002) and (101) in CC, HC, and LC increased. 13C NMR analysis indicated that the carbon structure of alkyl-C, O-alkyl-C, and carboxylic-C gradually decreased in CC, HC and LC as the pyrolysis temperature increased, while the aryl-C increased, indicating the formation of a more polyaromatic graphite-like structure at higher pyrolysis temperature. SEM results revealed that the volume of CC and LC reduced because of the significant particle agglomeration during pyrolysis process. However, the volume of HC sharply increased because of the transformation of hemicellulose into foam-like material at higher temperature. The lower values of mean absolute error strongly suggests that it is feasible to predict the properties (the contents of C, H, O, mass and energy yield) of real biomass derived bio-char based on the properties of three pseudo components derived bio-char.","author":[{"dropping-particle":"","family":"Ma","given":"Zhongqing","non-dropping-particle":"","parse-names":false,"suffix":""},{"dropping-particle":"","family":"Yang","given":"Youyou","non-dropping-particle":"","parse-names":false,"suffix":""},{"dropping-particle":"","family":"Wu","given":"Youlong","non-dropping-particle":"","parse-names":false,"suffix":""},{"dropping-particle":"","family":"Xu","given":"Jiajia","non-dropping-particle":"","parse-names":false,"suffix":""},{"dropping-particle":"","family":"Peng","given":"Hehuan","non-dropping-particle":"","parse-names":false,"suffix":""},{"dropping-particle":"","family":"Liu","given":"Xiaohuan","non-dropping-particle":"","parse-names":false,"suffix":""},{"dropping-particle":"","family":"Zhang","given":"Wenbiao","non-dropping-particle":"","parse-names":false,"suffix":""},{"dropping-particle":"","family":"Wang","given":"Shurong","non-dropping-particle":"","parse-names":false,"suffix":""}],"container-title":"Journal of Analytical and Applied Pyrolysis","id":"ITEM-1","issued":{"date-parts":[["2019"]]},"page":"195-204","title":"In-depth comparison of the physicochemical characteristics of bio-char derived from biomass pseudo components: Hemicellulose, cellulose, and lignin","type":"article-journal","volume":"140"},"uris":["http://www.mendeley.com/documents/?uuid=226bc600-a27a-4b05-839d-3e695ea96f28"]}],"mendeley":{"formattedCitation":"[58]","plainTextFormattedCitation":"[58]","previouslyFormattedCitation":"[58]"},"properties":{"noteIndex":0},"schema":"https://github.com/citation-style-language/schema/raw/master/csl-citation.json"}</w:instrText>
      </w:r>
      <w:r w:rsidR="006B2E25">
        <w:rPr>
          <w:rFonts w:cs="Times New Roman"/>
          <w:szCs w:val="24"/>
        </w:rPr>
        <w:fldChar w:fldCharType="separate"/>
      </w:r>
      <w:r w:rsidR="002B59CA" w:rsidRPr="002B59CA">
        <w:rPr>
          <w:rFonts w:cs="Times New Roman"/>
          <w:noProof/>
          <w:szCs w:val="24"/>
        </w:rPr>
        <w:t>[58]</w:t>
      </w:r>
      <w:r w:rsidR="006B2E25">
        <w:rPr>
          <w:rFonts w:cs="Times New Roman"/>
          <w:szCs w:val="24"/>
        </w:rPr>
        <w:fldChar w:fldCharType="end"/>
      </w:r>
      <w:r w:rsidRPr="00681F96">
        <w:rPr>
          <w:rFonts w:cs="Times New Roman"/>
          <w:szCs w:val="24"/>
        </w:rPr>
        <w:t>.</w:t>
      </w:r>
    </w:p>
    <w:p w:rsidR="009F6E16" w:rsidRPr="00681F96" w:rsidRDefault="00C24728" w:rsidP="00C24728">
      <w:pPr>
        <w:pStyle w:val="ListParagraph"/>
        <w:numPr>
          <w:ilvl w:val="0"/>
          <w:numId w:val="1"/>
        </w:numPr>
        <w:spacing w:line="360" w:lineRule="auto"/>
        <w:ind w:left="360"/>
        <w:jc w:val="both"/>
        <w:rPr>
          <w:rFonts w:cs="Times New Roman"/>
          <w:b/>
          <w:szCs w:val="24"/>
        </w:rPr>
      </w:pPr>
      <w:r w:rsidRPr="00681F96">
        <w:rPr>
          <w:rFonts w:cs="Times New Roman"/>
          <w:b/>
          <w:szCs w:val="24"/>
        </w:rPr>
        <w:t>Biochar applications</w:t>
      </w:r>
      <w:r w:rsidR="0003796B">
        <w:rPr>
          <w:rFonts w:cs="Times New Roman"/>
          <w:b/>
          <w:szCs w:val="24"/>
        </w:rPr>
        <w:t xml:space="preserve"> in agriculture</w:t>
      </w:r>
    </w:p>
    <w:p w:rsidR="00C24728" w:rsidRPr="00681F96" w:rsidRDefault="00134439" w:rsidP="00C24728">
      <w:pPr>
        <w:spacing w:line="360" w:lineRule="auto"/>
        <w:jc w:val="both"/>
        <w:rPr>
          <w:rFonts w:cs="Times New Roman"/>
          <w:szCs w:val="24"/>
        </w:rPr>
      </w:pPr>
      <w:r>
        <w:rPr>
          <w:rFonts w:cs="Times New Roman"/>
          <w:szCs w:val="24"/>
        </w:rPr>
        <w:t xml:space="preserve">The </w:t>
      </w:r>
      <w:r w:rsidR="00C24728" w:rsidRPr="00681F96">
        <w:rPr>
          <w:rFonts w:cs="Times New Roman"/>
          <w:szCs w:val="24"/>
        </w:rPr>
        <w:t>small scale in the lab and on</w:t>
      </w:r>
      <w:r>
        <w:rPr>
          <w:rFonts w:cs="Times New Roman"/>
          <w:szCs w:val="24"/>
        </w:rPr>
        <w:t xml:space="preserve"> a large scale in the field</w:t>
      </w:r>
      <w:r w:rsidR="00C24728" w:rsidRPr="00681F96">
        <w:rPr>
          <w:rFonts w:cs="Times New Roman"/>
          <w:szCs w:val="24"/>
        </w:rPr>
        <w:t xml:space="preserve"> use of biochar in agriculture has been investigated in recent studies. Among these uses are as a component of chemical fertilizer, to promote soil microbial activity, as a soil amendment to increase crop yield by increasing nutrient availability, and to increase soil's capacity to hold water</w:t>
      </w:r>
      <w:r w:rsidR="00B339C3">
        <w:rPr>
          <w:rFonts w:cs="Times New Roman"/>
          <w:szCs w:val="24"/>
        </w:rPr>
        <w:fldChar w:fldCharType="begin" w:fldLock="1"/>
      </w:r>
      <w:r w:rsidR="005D4D86">
        <w:rPr>
          <w:rFonts w:cs="Times New Roman"/>
          <w:szCs w:val="24"/>
        </w:rPr>
        <w:instrText>ADDIN CSL_CITATION {"citationItems":[{"id":"ITEM-1","itemData":{"DOI":"10.1016/j.jiec.2016.06.002","ISSN":"22345957","abstract":"Biochar produced during the thermochemical decomposition of biomass not only reduces the amount of carbon emitted into the atmosphere, but it is also an environment-friendly replacement for activated carbon and other carbon materials. In this review paper, researches on biochar are discussed in terms of production method and application. Different processes for biochar production, such as pyrolysis, gasification, hydrothermal carbonization, etc., are compared. Physical and chemical activation methods used to improve the physicochemical properties of biochar and their effects are also compared. Various environmental application fields of biochar including adsorption (for water pollutants and for air pollutants), catalysis (for syngas upgrading, for biodiesel production, and for air pollutant treatment), and soil conditioning are discussed. Recent research trend of biochar in other applications, such as fuel cell, supercapacitor, and hydrogen storage, is also reviewed.","author":[{"dropping-particle":"","family":"Cha","given":"Jin Sun","non-dropping-particle":"","parse-names":false,"suffix":""},{"dropping-particle":"","family":"Park","given":"Sung Hoon","non-dropping-particle":"","parse-names":false,"suffix":""},{"dropping-particle":"","family":"Jung","given":"Sang Chul","non-dropping-particle":"","parse-names":false,"suffix":""},{"dropping-particle":"","family":"Ryu","given":"Changkook","non-dropping-particle":"","parse-names":false,"suffix":""},{"dropping-particle":"","family":"Jeon","given":"Jong Ki","non-dropping-particle":"","parse-names":false,"suffix":""},{"dropping-particle":"","family":"Shin","given":"Min Chul","non-dropping-particle":"","parse-names":false,"suffix":""},{"dropping-particle":"","family":"Park","given":"Young Kwon","non-dropping-particle":"","parse-names":false,"suffix":""}],"container-title":"Journal of Industrial and Engineering Chemistry","id":"ITEM-1","issued":{"date-parts":[["2016"]]},"page":"1-15","title":"Production and utilization of biochar: A review","type":"article-journal","volume":"40"},"uris":["http://www.mendeley.com/documents/?uuid=8f42874f-deb3-4078-a2f7-f1d80b3146a3"]}],"mendeley":{"formattedCitation":"[59]","plainTextFormattedCitation":"[59]","previouslyFormattedCitation":"[59]"},"properties":{"noteIndex":0},"schema":"https://github.com/citation-style-language/schema/raw/master/csl-citation.json"}</w:instrText>
      </w:r>
      <w:r w:rsidR="00B339C3">
        <w:rPr>
          <w:rFonts w:cs="Times New Roman"/>
          <w:szCs w:val="24"/>
        </w:rPr>
        <w:fldChar w:fldCharType="separate"/>
      </w:r>
      <w:r w:rsidR="002B59CA" w:rsidRPr="002B59CA">
        <w:rPr>
          <w:rFonts w:cs="Times New Roman"/>
          <w:noProof/>
          <w:szCs w:val="24"/>
        </w:rPr>
        <w:t>[59]</w:t>
      </w:r>
      <w:r w:rsidR="00B339C3">
        <w:rPr>
          <w:rFonts w:cs="Times New Roman"/>
          <w:szCs w:val="24"/>
        </w:rPr>
        <w:fldChar w:fldCharType="end"/>
      </w:r>
      <w:r w:rsidR="00C24728" w:rsidRPr="00681F96">
        <w:rPr>
          <w:rFonts w:cs="Times New Roman"/>
          <w:szCs w:val="24"/>
        </w:rPr>
        <w:t>. Additionally, biochar has been shown to reduce the release of heavy metals into the soil while also having a limiting impact that helps to raise the pH of extremely acidic soils</w:t>
      </w:r>
      <w:r w:rsidR="00B339C3">
        <w:rPr>
          <w:rFonts w:cs="Times New Roman"/>
          <w:szCs w:val="24"/>
        </w:rPr>
        <w:fldChar w:fldCharType="begin" w:fldLock="1"/>
      </w:r>
      <w:r w:rsidR="005D4D86">
        <w:rPr>
          <w:rFonts w:cs="Times New Roman"/>
          <w:szCs w:val="24"/>
        </w:rPr>
        <w:instrText>ADDIN CSL_CITATION {"citationItems":[{"id":"ITEM-1","itemData":{"DOI":"10.5935/1806-6690.20170046","ISSN":"18066690","abstract":"The biochar, product of pyrolysis of organic waste, has been used as a soil conditioner and alternative on solid waste management. However, the raw material and pyrolysis temperature used influence the quantity and dynamics of release of nutrients and contaminants from the biochar. The objective was to evaluate the use of waste sugarcane bagasse, eucalyptus and sewage sludge for production of biochar and determine the chemical, physical, mineralogical properties and acid extraction of these materials produced at 350 °C and 500 °C. Were evaluated the proportion of C, H, N, O; ashes; macro and micronutrients, plus some contaminants; characterization of mineral phases by diffractometry of X- rays; functional groups by infrared absorption spectroscopy (FTIR). Moreover, it was determined the release of nutrients and contaminants for the extraction in increasing concentration of HNO3 (0,01 - 2,0 mol L-1). The O/C and H/C relations decreased with increasing temperature of pyrolysis, which define a greater stability of the C of biochars. Sewage sludge biochar (BC-L) had the highest nutrient release rates and contaminant metals (Cd, Cr, Ni and Pb). Acid extraction of other biochars was very low ( &lt; 20% of the total content). The results indicate that the carbon fraction of biochar contributes to the low rate of release of the elements in acid place.","author":[{"dropping-particle":"","family":"Figueredo","given":"Natália Aragão","non-dropping-particle":"de","parse-names":false,"suffix":""},{"dropping-particle":"","family":"Costa","given":"Liovando Marciano","non-dropping-particle":"da","parse-names":false,"suffix":""},{"dropping-particle":"","family":"Melo","given":"Leônidas Carrijo Azevedo","non-dropping-particle":"","parse-names":false,"suffix":""},{"dropping-particle":"","family":"Siebeneichlerd","given":"Evair Antônio","non-dropping-particle":"","parse-names":false,"suffix":""},{"dropping-particle":"","family":"Tronto","given":"Jairo","non-dropping-particle":"","parse-names":false,"suffix":""}],"container-title":"Revista Ciencia Agronomica","id":"ITEM-1","issue":"3","issued":{"date-parts":[["2017"]]},"page":"395-403","title":"Characterization of biochars from different sources and evaluation of release of nutrients and contaminants","type":"article-journal","volume":"48"},"uris":["http://www.mendeley.com/documents/?uuid=9a90f6fe-fc6b-4620-888c-b09d7d526edd"]}],"mendeley":{"formattedCitation":"[60]","plainTextFormattedCitation":"[60]","previouslyFormattedCitation":"[60]"},"properties":{"noteIndex":0},"schema":"https://github.com/citation-style-language/schema/raw/master/csl-citation.json"}</w:instrText>
      </w:r>
      <w:r w:rsidR="00B339C3">
        <w:rPr>
          <w:rFonts w:cs="Times New Roman"/>
          <w:szCs w:val="24"/>
        </w:rPr>
        <w:fldChar w:fldCharType="separate"/>
      </w:r>
      <w:r w:rsidR="002B59CA" w:rsidRPr="002B59CA">
        <w:rPr>
          <w:rFonts w:cs="Times New Roman"/>
          <w:noProof/>
          <w:szCs w:val="24"/>
        </w:rPr>
        <w:t>[60]</w:t>
      </w:r>
      <w:r w:rsidR="00B339C3">
        <w:rPr>
          <w:rFonts w:cs="Times New Roman"/>
          <w:szCs w:val="24"/>
        </w:rPr>
        <w:fldChar w:fldCharType="end"/>
      </w:r>
      <w:r w:rsidR="00C24728" w:rsidRPr="00681F96">
        <w:rPr>
          <w:rFonts w:cs="Times New Roman"/>
          <w:szCs w:val="24"/>
        </w:rPr>
        <w:t xml:space="preserve">. Despite being a different kind of soil conditioner than compost, biochar has different production processes. </w:t>
      </w:r>
      <w:r w:rsidR="00677A26">
        <w:rPr>
          <w:rFonts w:cs="Times New Roman"/>
          <w:szCs w:val="24"/>
        </w:rPr>
        <w:t>Agricultural</w:t>
      </w:r>
      <w:r w:rsidR="00677A26" w:rsidRPr="00677A26">
        <w:rPr>
          <w:rFonts w:cs="Times New Roman"/>
          <w:szCs w:val="24"/>
        </w:rPr>
        <w:t xml:space="preserve"> and </w:t>
      </w:r>
      <w:r w:rsidR="00677A26">
        <w:rPr>
          <w:rFonts w:cs="Times New Roman"/>
          <w:szCs w:val="24"/>
        </w:rPr>
        <w:t>other biomass</w:t>
      </w:r>
      <w:r w:rsidR="00677A26" w:rsidRPr="00677A26">
        <w:rPr>
          <w:rFonts w:cs="Times New Roman"/>
          <w:szCs w:val="24"/>
        </w:rPr>
        <w:t xml:space="preserve"> are thermally decomposed to create biochar in the absence of oxygen, whereas organic substrates naturally biodegrade to create compost in an aerobic environm</w:t>
      </w:r>
      <w:r w:rsidR="00677A26">
        <w:rPr>
          <w:rFonts w:cs="Times New Roman"/>
          <w:szCs w:val="24"/>
        </w:rPr>
        <w:t>ent by the microbial population</w:t>
      </w:r>
      <w:r w:rsidR="00B339C3">
        <w:rPr>
          <w:rFonts w:cs="Times New Roman"/>
          <w:szCs w:val="24"/>
        </w:rPr>
        <w:fldChar w:fldCharType="begin" w:fldLock="1"/>
      </w:r>
      <w:r w:rsidR="005D4D86">
        <w:rPr>
          <w:rFonts w:cs="Times New Roman"/>
          <w:szCs w:val="24"/>
        </w:rPr>
        <w:instrText>ADDIN CSL_CITATION {"citationItems":[{"id":"ITEM-1","itemData":{"DOI":"10.1016/j.jhazmat.2018.10.047","ISSN":"18733336","PMID":"30439617","abstract":"This study systematically investigated the biochar toxicity from the in vitro tests involving the use of human liver and lung cell lines, as well as in vivo tests using Drosophila melanogaster (fruit fly). Biochars used in this study were produced from vegetable waste, pine cone and their mixture (1:1 by weight) at two representative temperatures (200 and 500 °C). Two common toxicant groups in biochar, heavy metals (HM) and polycyclic aromatic hydrocarbons (PAHs) contents, were detected for clarification of the relationship between their toxicity behaviors and biochar bulk characteristics. The results showed that (1) no HMs can be found in the biochar if HMs are absence in their feedstock (2) PAHs were formed during the pyrolysis no matter what type of biomss used, but the concentration is low that can be acceptable for soil legislative criteria (3) biochars had limited impact to the viability of flies, but inhibited the growth of the cells (4) the low leaching potential of HMs and PAHs (total 16 USEPA) in the studied biochars may not be the major reason which put the harm to the cell, more effort on the identification need to be done. This work can provide a new picture to the biochar researchers for better understanding of the two faces of biochar.","author":[{"dropping-particle":"","family":"Yang","given":"Xiao","non-dropping-particle":"","parse-names":false,"suffix":""},{"dropping-particle":"","family":"Ng","given":"Weicheng","non-dropping-particle":"","parse-names":false,"suffix":""},{"dropping-particle":"","family":"Wong","given":"Belinda Shu Ee","non-dropping-particle":"","parse-names":false,"suffix":""},{"dropping-particle":"","family":"Baeg","given":"Gyeong Hun","non-dropping-particle":"","parse-names":false,"suffix":""},{"dropping-particle":"","family":"Wang","given":"Chi Hwa","non-dropping-particle":"","parse-names":false,"suffix":""},{"dropping-particle":"","family":"Ok","given":"Yong Sik","non-dropping-particle":"","parse-names":false,"suffix":""}],"container-title":"Journal of Hazardous Materials","id":"ITEM-1","issued":{"date-parts":[["2019"]]},"page":"178-185","title":"Characterization and ecotoxicological investigation of biochar produced via slow pyrolysis: Effect of feedstock composition and pyrolysis conditions","type":"article-journal","volume":"365"},"uris":["http://www.mendeley.com/documents/?uuid=7e755bc1-ad71-4b2c-9619-bcbadaca0e87"]}],"mendeley":{"formattedCitation":"[61]","plainTextFormattedCitation":"[61]","previouslyFormattedCitation":"[61]"},"properties":{"noteIndex":0},"schema":"https://github.com/citation-style-language/schema/raw/master/csl-citation.json"}</w:instrText>
      </w:r>
      <w:r w:rsidR="00B339C3">
        <w:rPr>
          <w:rFonts w:cs="Times New Roman"/>
          <w:szCs w:val="24"/>
        </w:rPr>
        <w:fldChar w:fldCharType="separate"/>
      </w:r>
      <w:r w:rsidR="002B59CA" w:rsidRPr="002B59CA">
        <w:rPr>
          <w:rFonts w:cs="Times New Roman"/>
          <w:noProof/>
          <w:szCs w:val="24"/>
        </w:rPr>
        <w:t>[61]</w:t>
      </w:r>
      <w:r w:rsidR="00B339C3">
        <w:rPr>
          <w:rFonts w:cs="Times New Roman"/>
          <w:szCs w:val="24"/>
        </w:rPr>
        <w:fldChar w:fldCharType="end"/>
      </w:r>
      <w:r w:rsidR="00C24728" w:rsidRPr="00681F96">
        <w:rPr>
          <w:rFonts w:cs="Times New Roman"/>
          <w:szCs w:val="24"/>
        </w:rPr>
        <w:t>. Compost benefits are also relatively short-lived compared to those of biochar, which remains in the soil for longer periods of time. Another distinction is that compost dissolves quickly</w:t>
      </w:r>
      <w:r w:rsidR="00B339C3">
        <w:rPr>
          <w:rFonts w:cs="Times New Roman"/>
          <w:szCs w:val="24"/>
        </w:rPr>
        <w:fldChar w:fldCharType="begin" w:fldLock="1"/>
      </w:r>
      <w:r w:rsidR="005D4D86">
        <w:rPr>
          <w:rFonts w:cs="Times New Roman"/>
          <w:szCs w:val="24"/>
        </w:rPr>
        <w:instrText>ADDIN CSL_CITATION {"citationItems":[{"id":"ITEM-1","itemData":{"DOI":"10.1016/j.scitotenv.2020.137775","ISSN":"18791026","PMID":"32213399","abstract":"Biochar is a product of biomass thermochemical conversion. Its yield and quality vary significantly with the production technology and process parameters, which also affect its performance in agro and forestry systems. In this review, biochar production technologies including slow pyrolysis, fast pyrolysis, gasification, and torrefaction were compared. The yield of biochar was found to decrease with faster heating rate or more oxygen available. The benefits of biochar application to agro and forestry systems were discussed. Improvements in soil health, plant growth, carbon sequestration, and greenhouse gas mitigation are apparent in many cases, but opposite results do exist, indicating that the beneficial aspect of biochar are limited to particular conditions such as the type of biochar used, the rate of application, soil type, climate, and crop species. Limitations of current studies and future research needed on biochar are also discussed. Specifically, the relationships among biochar production technologies, biochar properties, and biochar performance in agro and forestry systems must be better understood.","author":[{"dropping-particle":"","family":"Wang","given":"Duo","non-dropping-particle":"","parse-names":false,"suffix":""},{"dropping-particle":"","family":"Jiang","given":"Peikun","non-dropping-particle":"","parse-names":false,"suffix":""},{"dropping-particle":"","family":"Zhang","given":"Haibo","non-dropping-particle":"","parse-names":false,"suffix":""},{"dropping-particle":"","family":"Yuan","given":"Wenqiao","non-dropping-particle":"","parse-names":false,"suffix":""}],"container-title":"Science of the Total Environment","id":"ITEM-1","issued":{"date-parts":[["2020"]]},"title":"Biochar production and applications in agro and forestry systems: A review","type":"article-journal","volume":"723"},"uris":["http://www.mendeley.com/documents/?uuid=54d1f960-20c0-414c-9c6a-9eee50a2714a"]}],"mendeley":{"formattedCitation":"[62]","plainTextFormattedCitation":"[62]","previouslyFormattedCitation":"[62]"},"properties":{"noteIndex":0},"schema":"https://github.com/citation-style-language/schema/raw/master/csl-citation.json"}</w:instrText>
      </w:r>
      <w:r w:rsidR="00B339C3">
        <w:rPr>
          <w:rFonts w:cs="Times New Roman"/>
          <w:szCs w:val="24"/>
        </w:rPr>
        <w:fldChar w:fldCharType="separate"/>
      </w:r>
      <w:r w:rsidR="002B59CA" w:rsidRPr="002B59CA">
        <w:rPr>
          <w:rFonts w:cs="Times New Roman"/>
          <w:noProof/>
          <w:szCs w:val="24"/>
        </w:rPr>
        <w:t>[62]</w:t>
      </w:r>
      <w:r w:rsidR="00B339C3">
        <w:rPr>
          <w:rFonts w:cs="Times New Roman"/>
          <w:szCs w:val="24"/>
        </w:rPr>
        <w:fldChar w:fldCharType="end"/>
      </w:r>
      <w:r w:rsidR="00C24728" w:rsidRPr="00681F96">
        <w:rPr>
          <w:rFonts w:cs="Times New Roman"/>
          <w:szCs w:val="24"/>
        </w:rPr>
        <w:t>.</w:t>
      </w:r>
    </w:p>
    <w:p w:rsidR="00C24728" w:rsidRPr="00681F96" w:rsidRDefault="00C24728" w:rsidP="00C24728">
      <w:pPr>
        <w:pStyle w:val="ListParagraph"/>
        <w:numPr>
          <w:ilvl w:val="1"/>
          <w:numId w:val="1"/>
        </w:numPr>
        <w:spacing w:line="360" w:lineRule="auto"/>
        <w:ind w:left="360"/>
        <w:jc w:val="both"/>
        <w:rPr>
          <w:rFonts w:cs="Times New Roman"/>
          <w:b/>
          <w:szCs w:val="24"/>
        </w:rPr>
      </w:pPr>
      <w:r w:rsidRPr="00681F96">
        <w:rPr>
          <w:rFonts w:cs="Times New Roman"/>
          <w:b/>
          <w:szCs w:val="24"/>
        </w:rPr>
        <w:lastRenderedPageBreak/>
        <w:t>Biochar as an adsorbent</w:t>
      </w:r>
    </w:p>
    <w:p w:rsidR="00C24728" w:rsidRPr="00681F96" w:rsidRDefault="00C24728" w:rsidP="005E547E">
      <w:pPr>
        <w:spacing w:line="360" w:lineRule="auto"/>
        <w:ind w:firstLine="720"/>
        <w:jc w:val="both"/>
        <w:rPr>
          <w:rFonts w:cs="Times New Roman"/>
          <w:szCs w:val="24"/>
        </w:rPr>
      </w:pPr>
      <w:r w:rsidRPr="00681F96">
        <w:rPr>
          <w:rFonts w:cs="Times New Roman"/>
          <w:szCs w:val="24"/>
        </w:rPr>
        <w:t xml:space="preserve">All kinds of life are negatively impacted by the problem of heavy metals/metalloids (HMS) and polycyclic aromatic hydrocarbons (PAHs) </w:t>
      </w:r>
      <w:r w:rsidR="005E547E">
        <w:rPr>
          <w:rFonts w:cs="Times New Roman"/>
          <w:szCs w:val="24"/>
        </w:rPr>
        <w:t xml:space="preserve">present </w:t>
      </w:r>
      <w:r w:rsidRPr="00681F96">
        <w:rPr>
          <w:rFonts w:cs="Times New Roman"/>
          <w:szCs w:val="24"/>
        </w:rPr>
        <w:t>in soil and water</w:t>
      </w:r>
      <w:r w:rsidR="00D27847">
        <w:rPr>
          <w:rFonts w:cs="Times New Roman"/>
          <w:szCs w:val="24"/>
        </w:rPr>
        <w:fldChar w:fldCharType="begin" w:fldLock="1"/>
      </w:r>
      <w:r w:rsidR="005D4D86">
        <w:rPr>
          <w:rFonts w:cs="Times New Roman"/>
          <w:szCs w:val="24"/>
        </w:rPr>
        <w:instrText>ADDIN CSL_CITATION {"citationItems":[{"id":"ITEM-1","itemData":{"DOI":"10.1016/j.watres.2017.07.070","ISSN":"18792448","PMID":"28825985","abstract":"The sorption of ionic and ionizable organic compounds (IOCs) (e.g., pharmaceuticals and pesticides) on carbonaceous materials plays an important role in governing the fate, transport and bioavailability of IOCs. The paradigms previously established for the sorption of neutral organic compounds do not always apply to IOCs and the importance of accounting for the particular sorption behavior of IOCs is being increasingly recognized. This review presents the current state of knowledge and summarizes the recent advances on the sorption of IOCs to carbonaceous sorbents. A broad range of sorbents were considered to evaluate the possibility to read across between fields of research that are often considered in isolation (e.g., carbon nanotubes, graphene, biochar, and activated carbon). Mechanisms relevant to IOCs sorption on carbonaceous sorbents are discussed and critically evaluated, with special attention being given to emerging sorption mechanisms including low-barrier, charge-assisted hydrogen bonds and cation-π assisted π–π interactions. The key role played by some environmental factors is also discussed, with a particular focus on pH and ionic strength. Overall the review reveals significant advances in our understanding of the interactions between IOCs and carbonaceous sorbents. In addition, knowledge gaps are identified and priorities for future research are suggested.","author":[{"dropping-particle":"","family":"Kah","given":"Melanie","non-dropping-particle":"","parse-names":false,"suffix":""},{"dropping-particle":"","family":"Sigmund","given":"Gabriel","non-dropping-particle":"","parse-names":false,"suffix":""},{"dropping-particle":"","family":"Xiao","given":"Feng","non-dropping-particle":"","parse-names":false,"suffix":""},{"dropping-particle":"","family":"Hofmann","given":"Thilo","non-dropping-particle":"","parse-names":false,"suffix":""}],"container-title":"Water Research","id":"ITEM-1","issued":{"date-parts":[["2017"]]},"page":"673-692","title":"Sorption of ionizable and ionic organic compounds to biochar, activated carbon and other carbonaceous materials","type":"article-journal","volume":"124"},"uris":["http://www.mendeley.com/documents/?uuid=b3a4ce49-7d3e-4241-a8b2-fe4c0c0f8e9b"]}],"mendeley":{"formattedCitation":"[63]","plainTextFormattedCitation":"[63]","previouslyFormattedCitation":"[63]"},"properties":{"noteIndex":0},"schema":"https://github.com/citation-style-language/schema/raw/master/csl-citation.json"}</w:instrText>
      </w:r>
      <w:r w:rsidR="00D27847">
        <w:rPr>
          <w:rFonts w:cs="Times New Roman"/>
          <w:szCs w:val="24"/>
        </w:rPr>
        <w:fldChar w:fldCharType="separate"/>
      </w:r>
      <w:r w:rsidR="002B59CA" w:rsidRPr="002B59CA">
        <w:rPr>
          <w:rFonts w:cs="Times New Roman"/>
          <w:noProof/>
          <w:szCs w:val="24"/>
        </w:rPr>
        <w:t>[63]</w:t>
      </w:r>
      <w:r w:rsidR="00D27847">
        <w:rPr>
          <w:rFonts w:cs="Times New Roman"/>
          <w:szCs w:val="24"/>
        </w:rPr>
        <w:fldChar w:fldCharType="end"/>
      </w:r>
      <w:r w:rsidRPr="00681F96">
        <w:rPr>
          <w:rFonts w:cs="Times New Roman"/>
          <w:szCs w:val="24"/>
        </w:rPr>
        <w:t>. These pollutants cause negative environmental issues and poor agricultural practices. These contaminants are poisonous, enduring, non-biodegradable, and may bioaccumulate</w:t>
      </w:r>
      <w:r w:rsidR="00D27847">
        <w:rPr>
          <w:rFonts w:cs="Times New Roman"/>
          <w:szCs w:val="24"/>
        </w:rPr>
        <w:fldChar w:fldCharType="begin" w:fldLock="1"/>
      </w:r>
      <w:r w:rsidR="005D4D86">
        <w:rPr>
          <w:rFonts w:cs="Times New Roman"/>
          <w:szCs w:val="24"/>
        </w:rPr>
        <w:instrText>ADDIN CSL_CITATION {"citationItems":[{"id":"ITEM-1","itemData":{"DOI":"10.1016/j.cej.2022.135716","ISSN":"13858947","abstract":"Hexavalent chromium (Cr(VI)) contamination has gained interest from regulatory authorities due to its high toxicity and carcinogenicity. Different approaches have been applied for the remediation of Cr(VI) from aquatic media, with adsorption being the most common method. Biochar has gained popularity in recent years as a cost-effective and greener adsorbent for remediation of heavy metals (HMs) via different mechanisms, including complexation, electrostatic or ionic interactions, and precipitation. Owing to its facile synthesis methods and excellent physico-chemical properties, biochar has been applied extensively for the removal of Cr(VI) from different matrices. However, very few studies have targeted the elimination of Cr(VI) from real polluted environmental matrices, such as soil or water. Therefore, this review comprehensively discussed the potential application of modified biochar in remediation of Cr(VI) from different environmental matrices, starting with its toxicology impacts on flora and fauna. Furthermore, this review has provided a comprehensive state-of-the-art analysis of biochar tailoring technology, modification methods, various adsorption mechanisms, and factors which influence the adsorption of Cr(VI) from different environmental matrices, along with regeneration and reuse of spent adsorbents. Finally, current work focuses on the major gaps in the literature and areas in which further research should be pursued in addition to the effective application of biochar as adsorbent for the remediation of Cr(VI).","author":[{"dropping-particle":"","family":"Ambika","given":"S.","non-dropping-particle":"","parse-names":false,"suffix":""},{"dropping-particle":"","family":"Kumar","given":"Manish","non-dropping-particle":"","parse-names":false,"suffix":""},{"dropping-particle":"","family":"Pisharody","given":"Lakshmi","non-dropping-particle":"","parse-names":false,"suffix":""},{"dropping-particle":"","family":"Malhotra","given":"Milan","non-dropping-particle":"","parse-names":false,"suffix":""},{"dropping-particle":"","family":"Kumar","given":"Gopalakrishnan","non-dropping-particle":"","parse-names":false,"suffix":""},{"dropping-particle":"","family":"Sreedharan","given":"Vandana","non-dropping-particle":"","parse-names":false,"suffix":""},{"dropping-particle":"","family":"Singh","given":"Lal","non-dropping-particle":"","parse-names":false,"suffix":""},{"dropping-particle":"V.","family":"Nidheesh","given":"P.","non-dropping-particle":"","parse-names":false,"suffix":""},{"dropping-particle":"","family":"Bhatnagar","given":"Amit","non-dropping-particle":"","parse-names":false,"suffix":""}],"container-title":"Chemical Engineering Journal","id":"ITEM-1","issued":{"date-parts":[["2022"]]},"title":"Modified biochar as a green adsorbent for removal of hexavalent chromium from various environmental matrices: Mechanisms, methods, and prospects","type":"article-journal","volume":"439"},"uris":["http://www.mendeley.com/documents/?uuid=75f3b071-e041-4eb8-bee1-14198ee9aaaa"]}],"mendeley":{"formattedCitation":"[64]","plainTextFormattedCitation":"[64]","previouslyFormattedCitation":"[64]"},"properties":{"noteIndex":0},"schema":"https://github.com/citation-style-language/schema/raw/master/csl-citation.json"}</w:instrText>
      </w:r>
      <w:r w:rsidR="00D27847">
        <w:rPr>
          <w:rFonts w:cs="Times New Roman"/>
          <w:szCs w:val="24"/>
        </w:rPr>
        <w:fldChar w:fldCharType="separate"/>
      </w:r>
      <w:r w:rsidR="002B59CA" w:rsidRPr="002B59CA">
        <w:rPr>
          <w:rFonts w:cs="Times New Roman"/>
          <w:noProof/>
          <w:szCs w:val="24"/>
        </w:rPr>
        <w:t>[64]</w:t>
      </w:r>
      <w:r w:rsidR="00D27847">
        <w:rPr>
          <w:rFonts w:cs="Times New Roman"/>
          <w:szCs w:val="24"/>
        </w:rPr>
        <w:fldChar w:fldCharType="end"/>
      </w:r>
      <w:r w:rsidRPr="00681F96">
        <w:rPr>
          <w:rFonts w:cs="Times New Roman"/>
          <w:szCs w:val="24"/>
        </w:rPr>
        <w:t>. Biochar is among the greatest bioremediation strategies used to address the HMS and PAHs problem because of its benefits</w:t>
      </w:r>
      <w:r w:rsidR="00D27847">
        <w:rPr>
          <w:rFonts w:cs="Times New Roman"/>
          <w:szCs w:val="24"/>
        </w:rPr>
        <w:fldChar w:fldCharType="begin" w:fldLock="1"/>
      </w:r>
      <w:r w:rsidR="005D4D86">
        <w:rPr>
          <w:rFonts w:cs="Times New Roman"/>
          <w:szCs w:val="24"/>
        </w:rPr>
        <w:instrText>ADDIN CSL_CITATION {"citationItems":[{"id":"ITEM-1","itemData":{"DOI":"10.1038/s41598-023-27638-9","ISSN":"20452322","PMID":"36737633","abstract":"For effective soil remediation, it is vital to apply environmentally friendly and cost-effective technologies following the notion of green sustainable development. In the context of recycling waste and preserving nutrients in the soil, biochar production and utilization have become widespread. There is an urgent need to develop high-efficiency biochar-based sorbents for pollution removal from soil. This research examined the efficacy of soil remediation using biochar made from three distinct sources: wood, and agricultural residues (sunflower and rice husks). The generated biochars were characterized by SEM/SCEM, XRF, XRD, FTIR, BET Specific Surface Area, and elemental compositions. The presence of hydroxyl and phenolic functional groups and esters in wood, sunflower and rice husk biochar were noted. The total volume of pores was in the following descending order: rice husk &gt; wood &gt; sunflower husk. However, wood biochar had more thermally stable, heterogeneous, irregular-shaped pores than other samples. Adsorption of soil-heavy metals into biochars differed depending on the type of adsorbent, according to data derived from distribution coefficients, sorption degree, Freundlich, and Langmuir adsorption models. The input of biochars to Calcaric Fluvic Arenosol increased its adsorption ability under contamination by Cu(II), Zn(II), and Pb(II) in the following order: wood &gt; rice husk &gt; sunflower husk. The addition of sunflower husk, wood, and rice husk biochar to the soil led to an increase in the removal efficiency of metals in all cases (more than 77%). The increase in the percentage adsorption of Cu and Pb was 9–19%, of Zn was 11–21%. The present results indicated that all biochars functioned well as an absorbent for removing heavy metals from soils. The tailor-made surface chemistry properties and the high sorption efficiency of the biochar from sunflower and rice husks could potentially be used for soil remediation.","author":[{"dropping-particle":"","family":"Burachevskaya","given":"Marina","non-dropping-particle":"","parse-names":false,"suffix":""},{"dropping-particle":"","family":"Minkina","given":"Tatiana","non-dropping-particle":"","parse-names":false,"suffix":""},{"dropping-particle":"","family":"Bauer","given":"Tatiana","non-dropping-particle":"","parse-names":false,"suffix":""},{"dropping-particle":"","family":"Lobzenko","given":"Ilya","non-dropping-particle":"","parse-names":false,"suffix":""},{"dropping-particle":"","family":"Fedorenko","given":"Alexey","non-dropping-particle":"","parse-names":false,"suffix":""},{"dropping-particle":"","family":"Mazarji","given":"Mahmoud","non-dropping-particle":"","parse-names":false,"suffix":""},{"dropping-particle":"","family":"Sushkova","given":"Svetlana","non-dropping-particle":"","parse-names":false,"suffix":""},{"dropping-particle":"","family":"Mandzhieva","given":"Saglara","non-dropping-particle":"","parse-names":false,"suffix":""},{"dropping-particle":"","family":"Nazarenko","given":"Alexander","non-dropping-particle":"","parse-names":false,"suffix":""},{"dropping-particle":"","family":"Butova","given":"Vera","non-dropping-particle":"","parse-names":false,"suffix":""},{"dropping-particle":"","family":"Wong","given":"Ming Hung","non-dropping-particle":"","parse-names":false,"suffix":""},{"dropping-particle":"","family":"Rajput","given":"Vishnu D.","non-dropping-particle":"","parse-names":false,"suffix":""}],"container-title":"Scientific Reports","id":"ITEM-1","issue":"1","issued":{"date-parts":[["2023"]]},"title":"Fabrication of biochar derived from different types of feedstocks as an efficient adsorbent for soil heavy metal removal","type":"article-journal","volume":"13"},"uris":["http://www.mendeley.com/documents/?uuid=f33e8f14-0ef4-4ef1-b0b8-c80e81f78b5e"]}],"mendeley":{"formattedCitation":"[65]","plainTextFormattedCitation":"[65]","previouslyFormattedCitation":"[65]"},"properties":{"noteIndex":0},"schema":"https://github.com/citation-style-language/schema/raw/master/csl-citation.json"}</w:instrText>
      </w:r>
      <w:r w:rsidR="00D27847">
        <w:rPr>
          <w:rFonts w:cs="Times New Roman"/>
          <w:szCs w:val="24"/>
        </w:rPr>
        <w:fldChar w:fldCharType="separate"/>
      </w:r>
      <w:r w:rsidR="002B59CA" w:rsidRPr="002B59CA">
        <w:rPr>
          <w:rFonts w:cs="Times New Roman"/>
          <w:noProof/>
          <w:szCs w:val="24"/>
        </w:rPr>
        <w:t>[65]</w:t>
      </w:r>
      <w:r w:rsidR="00D27847">
        <w:rPr>
          <w:rFonts w:cs="Times New Roman"/>
          <w:szCs w:val="24"/>
        </w:rPr>
        <w:fldChar w:fldCharType="end"/>
      </w:r>
      <w:r w:rsidRPr="00681F96">
        <w:rPr>
          <w:rFonts w:cs="Times New Roman"/>
          <w:szCs w:val="24"/>
        </w:rPr>
        <w:t xml:space="preserve">. These benefits include affordability, carbon sequestration, and sustainability. Biochar has been </w:t>
      </w:r>
      <w:r w:rsidR="00D27847" w:rsidRPr="00681F96">
        <w:rPr>
          <w:rFonts w:cs="Times New Roman"/>
          <w:szCs w:val="24"/>
        </w:rPr>
        <w:t>utilized</w:t>
      </w:r>
      <w:r w:rsidRPr="00681F96">
        <w:rPr>
          <w:rFonts w:cs="Times New Roman"/>
          <w:szCs w:val="24"/>
        </w:rPr>
        <w:t xml:space="preserve"> to adsorb various contaminants due to its physical and chemical properties, including its pore structure, specific surface area, and functional groups</w:t>
      </w:r>
      <w:r w:rsidR="00D27847">
        <w:rPr>
          <w:rFonts w:cs="Times New Roman"/>
          <w:szCs w:val="24"/>
        </w:rPr>
        <w:fldChar w:fldCharType="begin" w:fldLock="1"/>
      </w:r>
      <w:r w:rsidR="005D4D86">
        <w:rPr>
          <w:rFonts w:cs="Times New Roman"/>
          <w:szCs w:val="24"/>
        </w:rPr>
        <w:instrText>ADDIN CSL_CITATION {"citationItems":[{"id":"ITEM-1","itemData":{"DOI":"10.1016/j.jaap.2021.105081","ISSN":"01652370","abstract":"As an efficient and low-cost adsorbent, biochar has attracted extensive attention and research in the field of heavy metal pollution water treatment due to its superiority in heavy metal adsorption. However, research progress on the physicochemical properties of biochar, adsorption mechanism, modified biochar and the factors affecting the adsorption of heavy metal, there is still a lack of relevant information in the field application of heavy metal polluted water bodies. This review firstly summarizes the effects of physicochemical properties such as pore distribution, element composition, pH value, specific surface area, cation exchange capacity and surface functional groups on the adsorption of heavy metals by biochar under different raw materials and pyrolysis temperatures. The physicochemical properties and effects of biochar improved by physical and chemical modification methods in recent years are discussed, as well as the dosage of biochar, pH value of water, temperature of water, initial concentrations and types of other cations and heavy metals in water, ageing process of biochar and other factors affecting the removal effect of heavy metals. The different mechanisms of heavy metals adsorption by different physicochemical properties are also given, which can be mainly divided into physical adsorption, ion exchange and surface complexation, electrostatic interaction and redox effect, and precipitation effect. Finally, research gaps and uncertainties of biochar in the water treatment of heavy metal polluted water bodies are pointed out, and further research needs and future research directions are proposed.","author":[{"dropping-particle":"","family":"Qiu","given":"Bingbing","non-dropping-particle":"","parse-names":false,"suffix":""},{"dropping-particle":"","family":"Tao","given":"Xuedong","non-dropping-particle":"","parse-names":false,"suffix":""},{"dropping-particle":"","family":"Wang","given":"Hao","non-dropping-particle":"","parse-names":false,"suffix":""},{"dropping-particle":"","family":"Li","given":"Wenke","non-dropping-particle":"","parse-names":false,"suffix":""},{"dropping-particle":"","family":"Ding","given":"Xiang","non-dropping-particle":"","parse-names":false,"suffix":""},{"dropping-particle":"","family":"Chu","given":"Huaqiang","non-dropping-particle":"","parse-names":false,"suffix":""}],"container-title":"Journal of Analytical and Applied Pyrolysis","id":"ITEM-1","issued":{"date-parts":[["2021"]]},"title":"Biochar as a low-cost adsorbent for aqueous heavy metal removal: A review","type":"article-journal","volume":"155"},"uris":["http://www.mendeley.com/documents/?uuid=68ad5a4a-0bd4-44d9-9b0f-6b052d3fbb2f"]}],"mendeley":{"formattedCitation":"[66]","plainTextFormattedCitation":"[66]","previouslyFormattedCitation":"[66]"},"properties":{"noteIndex":0},"schema":"https://github.com/citation-style-language/schema/raw/master/csl-citation.json"}</w:instrText>
      </w:r>
      <w:r w:rsidR="00D27847">
        <w:rPr>
          <w:rFonts w:cs="Times New Roman"/>
          <w:szCs w:val="24"/>
        </w:rPr>
        <w:fldChar w:fldCharType="separate"/>
      </w:r>
      <w:r w:rsidR="002B59CA" w:rsidRPr="002B59CA">
        <w:rPr>
          <w:rFonts w:cs="Times New Roman"/>
          <w:noProof/>
          <w:szCs w:val="24"/>
        </w:rPr>
        <w:t>[66]</w:t>
      </w:r>
      <w:r w:rsidR="00D27847">
        <w:rPr>
          <w:rFonts w:cs="Times New Roman"/>
          <w:szCs w:val="24"/>
        </w:rPr>
        <w:fldChar w:fldCharType="end"/>
      </w:r>
      <w:r w:rsidRPr="00681F96">
        <w:rPr>
          <w:rFonts w:cs="Times New Roman"/>
          <w:szCs w:val="24"/>
        </w:rPr>
        <w:t>.</w:t>
      </w:r>
    </w:p>
    <w:p w:rsidR="00C24728" w:rsidRPr="00681F96" w:rsidRDefault="00A45C7D" w:rsidP="00A45C7D">
      <w:pPr>
        <w:pStyle w:val="ListParagraph"/>
        <w:numPr>
          <w:ilvl w:val="1"/>
          <w:numId w:val="1"/>
        </w:numPr>
        <w:spacing w:line="360" w:lineRule="auto"/>
        <w:ind w:left="360"/>
        <w:jc w:val="both"/>
        <w:rPr>
          <w:rFonts w:cs="Times New Roman"/>
          <w:b/>
          <w:szCs w:val="24"/>
        </w:rPr>
      </w:pPr>
      <w:r w:rsidRPr="00681F96">
        <w:rPr>
          <w:rFonts w:cs="Times New Roman"/>
          <w:b/>
          <w:szCs w:val="24"/>
        </w:rPr>
        <w:t xml:space="preserve">Soil water dynamics </w:t>
      </w:r>
      <w:r w:rsidR="00BA3763">
        <w:rPr>
          <w:rFonts w:cs="Times New Roman"/>
          <w:b/>
          <w:szCs w:val="24"/>
        </w:rPr>
        <w:t xml:space="preserve">improvement </w:t>
      </w:r>
      <w:r w:rsidRPr="00681F96">
        <w:rPr>
          <w:rFonts w:cs="Times New Roman"/>
          <w:b/>
          <w:szCs w:val="24"/>
        </w:rPr>
        <w:t>through biochar</w:t>
      </w:r>
    </w:p>
    <w:p w:rsidR="00A45C7D" w:rsidRPr="00681F96" w:rsidRDefault="00A45C7D" w:rsidP="00A45C7D">
      <w:pPr>
        <w:spacing w:line="360" w:lineRule="auto"/>
        <w:jc w:val="both"/>
        <w:rPr>
          <w:rFonts w:cs="Times New Roman"/>
          <w:szCs w:val="24"/>
        </w:rPr>
      </w:pPr>
      <w:r w:rsidRPr="00681F96">
        <w:rPr>
          <w:rFonts w:cs="Times New Roman"/>
          <w:szCs w:val="24"/>
        </w:rPr>
        <w:t>In dry places with narrow water supplies and highly changeable water quality, biochar makes a considerable positive contribution. The biochar preparation technique has an impact on the soil's ability to retain water</w:t>
      </w:r>
      <w:r w:rsidR="00B16E77">
        <w:rPr>
          <w:rFonts w:cs="Times New Roman"/>
          <w:szCs w:val="24"/>
        </w:rPr>
        <w:fldChar w:fldCharType="begin" w:fldLock="1"/>
      </w:r>
      <w:r w:rsidR="005D4D86">
        <w:rPr>
          <w:rFonts w:cs="Times New Roman"/>
          <w:szCs w:val="24"/>
        </w:rPr>
        <w:instrText>ADDIN CSL_CITATION {"citationItems":[{"id":"ITEM-1","itemData":{"DOI":"10.1016/j.geoderma.2019.01.012","ISSN":"00167061","abstract":"The ability of soil to retain water under drought and other extreme hydrological events is critical to the sustainability of food production systems and preserving soil ecosystem services. We investigated the impact of biochar on water retention properties in California agricultural soils in a series of column, lab incubation, and field studies. Results from studies based on similar variables (soil, biochar) were used to demonstrate the impact of biochar on soil-water relations at different scales. The influences of biochar type (softwood, 600–700 °C, low surface area; walnut shell, 900 °C, high surface area), application rate (0, 0.5, 1% wt.), and particle diameter (0–0.25, 0.25–0.5, 0.5–1, 1–2 mm) were investigated. Only the higher surface area biochar increased the field capacity of a sandy soil. Neither biochar, altered the field capacity of the higher clay content soil. The walnut shell biochar with 1–2 mm particle diameter was more effective at increasing field capacity in sandy soils compare to smaller biochar size fractions. Neither biochar affected the wilting point in either soil. Neutron imaging was used to explore potential mechanisms involved in water retention by observing the spatial and temporal distribution of water in and surrounding biochar particles (~ 2 mm diameter). After wetting, water retained in the internal pores of biochar was continuously released to surrounding space (~ 2.2 mm sphere) during a 7-day air drying at room temperature, suggesting that soil water retention is improved via the biochar's intraparticle structure. In the field trial, (6 yr., corn-tomato rotation), neither walnut shell biochar amendment (10 t/ ha, equivalent to 0.5% wt. in lab scale experiments) nor agricultural management practices (organic, conventional) altered the water retention capacity of a silty clay loam soil. These data suggest that biochars with a high pore volume can temporarily increase the field capacity and plant available water in a coarse-textured soil, until biochar internal pores are filled by clay and soil organic matter. Our results suggest that biochar can have a limited impact on soil water retention when biochar pore volume is low, or soil texture is fine. High dosage (≥10 t/ha) of high pore volume biochar with bulky particle size (≥1 mm) can improve water retention of coarse-textured soil with limited capacity of water storage and may improve soil's resilience during hydrological extremes.","author":[{"dropping-particle":"","family":"Wang","given":"Daoyuan","non-dropping-particle":"","parse-names":false,"suffix":""},{"dropping-particle":"","family":"Li","given":"Chongyang","non-dropping-particle":"","parse-names":false,"suffix":""},{"dropping-particle":"","family":"Parikh","given":"Sanjai J.","non-dropping-particle":"","parse-names":false,"suffix":""},{"dropping-particle":"","family":"Scow","given":"Kate M.","non-dropping-particle":"","parse-names":false,"suffix":""}],"container-title":"Geoderma","id":"ITEM-1","issued":{"date-parts":[["2019"]]},"page":"185-191","title":"Impact of biochar on water retention of two agricultural soils – A multi-scale analysis","type":"article-journal","volume":"340"},"uris":["http://www.mendeley.com/documents/?uuid=9cc471b3-1ff0-4f9b-878a-15bcc38f9486"]}],"mendeley":{"formattedCitation":"[67]","plainTextFormattedCitation":"[67]","previouslyFormattedCitation":"[67]"},"properties":{"noteIndex":0},"schema":"https://github.com/citation-style-language/schema/raw/master/csl-citation.json"}</w:instrText>
      </w:r>
      <w:r w:rsidR="00B16E77">
        <w:rPr>
          <w:rFonts w:cs="Times New Roman"/>
          <w:szCs w:val="24"/>
        </w:rPr>
        <w:fldChar w:fldCharType="separate"/>
      </w:r>
      <w:r w:rsidR="002B59CA" w:rsidRPr="002B59CA">
        <w:rPr>
          <w:rFonts w:cs="Times New Roman"/>
          <w:noProof/>
          <w:szCs w:val="24"/>
        </w:rPr>
        <w:t>[67]</w:t>
      </w:r>
      <w:r w:rsidR="00B16E77">
        <w:rPr>
          <w:rFonts w:cs="Times New Roman"/>
          <w:szCs w:val="24"/>
        </w:rPr>
        <w:fldChar w:fldCharType="end"/>
      </w:r>
      <w:r w:rsidRPr="00681F96">
        <w:rPr>
          <w:rFonts w:cs="Times New Roman"/>
          <w:szCs w:val="24"/>
        </w:rPr>
        <w:t xml:space="preserve">. Because biochar has a large total pore space, it can hold onto water in its micropore space and help water move through bigger pores from the lower soil horizon to the upper soil (0–15 cm) right after a heavy rain. This increases water holding capacity. </w:t>
      </w:r>
      <w:r w:rsidR="00D27847">
        <w:rPr>
          <w:rFonts w:cs="Times New Roman"/>
          <w:szCs w:val="24"/>
        </w:rPr>
        <w:t>A study was conducted for different soils o</w:t>
      </w:r>
      <w:r w:rsidR="008C5024">
        <w:rPr>
          <w:rFonts w:cs="Times New Roman"/>
          <w:szCs w:val="24"/>
        </w:rPr>
        <w:t>nly 25 out of</w:t>
      </w:r>
      <w:r w:rsidRPr="00681F96">
        <w:rPr>
          <w:rFonts w:cs="Times New Roman"/>
          <w:szCs w:val="24"/>
        </w:rPr>
        <w:t xml:space="preserve"> 60 soil types exhibited an increased capacity to store water after biochar was applied at various rates</w:t>
      </w:r>
      <w:r w:rsidR="00D27847">
        <w:rPr>
          <w:rFonts w:cs="Times New Roman"/>
          <w:szCs w:val="24"/>
        </w:rPr>
        <w:fldChar w:fldCharType="begin" w:fldLock="1"/>
      </w:r>
      <w:r w:rsidR="005D4D86">
        <w:rPr>
          <w:rFonts w:cs="Times New Roman"/>
          <w:szCs w:val="24"/>
        </w:rPr>
        <w:instrText>ADDIN CSL_CITATION {"citationItems":[{"id":"ITEM-1","itemData":{"DOI":"10.1016/j.still.2019.01.001","ISSN":"01671987","abstract":"Soil amendments affect various soil properties that influence water and nutrient dynamics in the soil. Thus, appropriate understanding of their influence on some of these soil properties will be helpful to improve water and nutrient use efficiency, while minimizing environmental pollution. In this study, the effect of poultry litter (PL) and pinewood biochar (PBC) on soil water holding capacity (SWHC), plant available water (PAW), unsaturated and saturated water permeability (WP), evaporation, leaching losses of dissolved organic C (DOC), inorganic-N and metals from a very fine sandy loam soil were evaluated. Addition of both PL and PBC significantly increased SWHC, while PAW was increased by PBC and decreased by PL. Amending of soil with PL at 2.5 and 5% w/w increased unsaturated WP rate, while10% PL decreased WP rate. At all three levels PL decreased saturated WP rate of soil by up to 67% compared to control. Pinewood biochar improved unsaturated WP by up to 2.5 times and saturated WP of soil by up to 2.2 times as compared to control. Despite the black color of biochars that increases thermal absorption, PBC treatments had lower evaporation rates than the control. Both PL and PBC extended the drought tolerance of ryegrass compared to control. Soil amended with PL lost appreciable amounts of DOC, inorganic-N and metals. Amending soil with PBC along with PL benefited by significantly minimizing the leaching losses of DOC, NH 4+ and heavy metals. Overall, application of PL along with PBC could benefit crop production by improving SWHC, PAW, and drought tolerance while minimizing the non-point source pollution compared to PL only application for very fine sandy loam soils.","author":[{"dropping-particle":"","family":"Bohara","given":"Hari","non-dropping-particle":"","parse-names":false,"suffix":""},{"dropping-particle":"","family":"Dodla","given":"Syam","non-dropping-particle":"","parse-names":false,"suffix":""},{"dropping-particle":"","family":"Wang","given":"Jim Jian","non-dropping-particle":"","parse-names":false,"suffix":""},{"dropping-particle":"","family":"Darapuneni","given":"Murali","non-dropping-particle":"","parse-names":false,"suffix":""},{"dropping-particle":"","family":"Acharya","given":"Bharat Sharma","non-dropping-particle":"","parse-names":false,"suffix":""},{"dropping-particle":"","family":"Magdi","given":"Selim","non-dropping-particle":"","parse-names":false,"suffix":""},{"dropping-particle":"","family":"Pavuluri","given":"Kiran","non-dropping-particle":"","parse-names":false,"suffix":""}],"container-title":"Soil and Tillage Research","id":"ITEM-1","issued":{"date-parts":[["2019"]]},"page":"44-51","title":"Influence of poultry litter and biochar on soil water dynamics and nutrient leaching from a very fine sandy loam soil","type":"article-journal","volume":"189"},"uris":["http://www.mendeley.com/documents/?uuid=c0a39f07-94e0-4fd4-bcbf-8e818169cd9f"]}],"mendeley":{"formattedCitation":"[68]","plainTextFormattedCitation":"[68]","previouslyFormattedCitation":"[68]"},"properties":{"noteIndex":0},"schema":"https://github.com/citation-style-language/schema/raw/master/csl-citation.json"}</w:instrText>
      </w:r>
      <w:r w:rsidR="00D27847">
        <w:rPr>
          <w:rFonts w:cs="Times New Roman"/>
          <w:szCs w:val="24"/>
        </w:rPr>
        <w:fldChar w:fldCharType="separate"/>
      </w:r>
      <w:r w:rsidR="002B59CA" w:rsidRPr="002B59CA">
        <w:rPr>
          <w:rFonts w:cs="Times New Roman"/>
          <w:noProof/>
          <w:szCs w:val="24"/>
        </w:rPr>
        <w:t>[68]</w:t>
      </w:r>
      <w:r w:rsidR="00D27847">
        <w:rPr>
          <w:rFonts w:cs="Times New Roman"/>
          <w:szCs w:val="24"/>
        </w:rPr>
        <w:fldChar w:fldCharType="end"/>
      </w:r>
      <w:r w:rsidRPr="00681F96">
        <w:rPr>
          <w:rFonts w:cs="Times New Roman"/>
          <w:szCs w:val="24"/>
        </w:rPr>
        <w:t>. It has been discovered that applying biochar to drought-stressed plants increased their photosynthetic rate</w:t>
      </w:r>
      <w:r w:rsidR="008C5024">
        <w:rPr>
          <w:rFonts w:cs="Times New Roman"/>
          <w:szCs w:val="24"/>
        </w:rPr>
        <w:fldChar w:fldCharType="begin" w:fldLock="1"/>
      </w:r>
      <w:r w:rsidR="005D4D86">
        <w:rPr>
          <w:rFonts w:cs="Times New Roman"/>
          <w:szCs w:val="24"/>
        </w:rPr>
        <w:instrText>ADDIN CSL_CITATION {"citationItems":[{"id":"ITEM-1","itemData":{"DOI":"10.1016/j.still.2019.104521","ISSN":"01671987","abstract":"Projected climate change in Sub-Saharan Africa involves increased drought and elevated soil temperature. Conservation farming (CF), including minimum tillage, crop rotation and crop residue retention, is proposed as a climate smart soil management option to adapt to climate change through enhanced climate resilience. Here, we determine the effect on soil moisture and temperature of CF planting basins in a Zambian Acrisol. Construction of CF planting basins (40 cm x 15 cm, while 20 cm deep), using hand-hoes, is a commonly used minimum tillage practice among small holders in southern Africa, effectively requiring tillage of only 10 % of a field. The study included basins under regular CF and under CF with 4 t ha−1 pigeon pea biochar (CF + BC). Effects are compared with those in an adjacent soil under conventional tillage, where the entire land surface is ploughed. Soil moisture and temperature sensors were installed in the root zone, 10–12 cm deep, for continuous monitoring during two growing seasons. Soil moisture decreased in the order CF + BC &gt; CF &gt; conventional farming. Due to rainwater harvesting in the basins, maximum soil water retention under CF + BC and CF was greater than under conventional farming (+59 % to +107 % and +15 % to +65 %, respectively). Soil drying after free drainage until permanent wilting point lasted longer under CF + BC (18.4–22.3 days) than under both CF and conventional farming (13.3–18.4 days and 14.9–17.8 days, respectively). In situ soil maximum temperature and diurnal temperature range in the growing season increased in the order CF + BC &lt; CF &lt; conventional farming due to decreases in soil moisture. However, additional laboratory tests, with soil-BC mixtures at field capacity, revealed that BC addition to soil, which caused a decrease in bulk density, also resulted in a significant decline in soil thermal conductivity (p &lt; 0.001). Thus, we hypothesize that BC-enhanced soil moisture in basins helped to reduce soil temperature and its fluctuations, due to both increased heat capacity and decreased thermal conductivity. This study shows that CF in combination with BC in an Acrisol, through enhancing plant-available water and moderating soil temperature, is important for crop productivity and has potential as an element of climate smart agriculture.","author":[{"dropping-particle":"","family":"Obia","given":"Alfred","non-dropping-particle":"","parse-names":false,"suffix":""},{"dropping-particle":"","family":"Cornelissen","given":"Gerard","non-dropping-particle":"","parse-names":false,"suffix":""},{"dropping-particle":"","family":"Martinsen","given":"Vegard","non-dropping-particle":"","parse-names":false,"suffix":""},{"dropping-particle":"","family":"Smebye","given":"Andreas Botnen","non-dropping-particle":"","parse-names":false,"suffix":""},{"dropping-particle":"","family":"Mulder","given":"Jan","non-dropping-particle":"","parse-names":false,"suffix":""}],"container-title":"Soil and Tillage Research","id":"ITEM-1","issued":{"date-parts":[["2020"]]},"title":"Conservation tillage and biochar improve soil water content and moderate soil temperature in a tropical Acrisol","type":"article-journal","volume":"197"},"uris":["http://www.mendeley.com/documents/?uuid=7f5c0016-b771-40ae-b73c-f75c78c11703"]}],"mendeley":{"formattedCitation":"[69]","plainTextFormattedCitation":"[69]","previouslyFormattedCitation":"[69]"},"properties":{"noteIndex":0},"schema":"https://github.com/citation-style-language/schema/raw/master/csl-citation.json"}</w:instrText>
      </w:r>
      <w:r w:rsidR="008C5024">
        <w:rPr>
          <w:rFonts w:cs="Times New Roman"/>
          <w:szCs w:val="24"/>
        </w:rPr>
        <w:fldChar w:fldCharType="separate"/>
      </w:r>
      <w:r w:rsidR="002B59CA" w:rsidRPr="002B59CA">
        <w:rPr>
          <w:rFonts w:cs="Times New Roman"/>
          <w:noProof/>
          <w:szCs w:val="24"/>
        </w:rPr>
        <w:t>[69]</w:t>
      </w:r>
      <w:r w:rsidR="008C5024">
        <w:rPr>
          <w:rFonts w:cs="Times New Roman"/>
          <w:szCs w:val="24"/>
        </w:rPr>
        <w:fldChar w:fldCharType="end"/>
      </w:r>
      <w:r w:rsidRPr="00681F96">
        <w:rPr>
          <w:rFonts w:cs="Times New Roman"/>
          <w:szCs w:val="24"/>
        </w:rPr>
        <w:t>.</w:t>
      </w:r>
    </w:p>
    <w:p w:rsidR="00A45C7D" w:rsidRPr="00681F96" w:rsidRDefault="00A45C7D" w:rsidP="00A45C7D">
      <w:pPr>
        <w:pStyle w:val="ListParagraph"/>
        <w:numPr>
          <w:ilvl w:val="1"/>
          <w:numId w:val="1"/>
        </w:numPr>
        <w:spacing w:line="360" w:lineRule="auto"/>
        <w:ind w:left="360"/>
        <w:jc w:val="both"/>
        <w:rPr>
          <w:rFonts w:cs="Times New Roman"/>
          <w:b/>
          <w:szCs w:val="24"/>
        </w:rPr>
      </w:pPr>
      <w:r w:rsidRPr="00681F96">
        <w:rPr>
          <w:rFonts w:cs="Times New Roman"/>
          <w:b/>
          <w:szCs w:val="24"/>
        </w:rPr>
        <w:t>Biochar impact on soil biological properties</w:t>
      </w:r>
    </w:p>
    <w:p w:rsidR="00A45C7D" w:rsidRPr="00681F96" w:rsidRDefault="00A45C7D" w:rsidP="00A45C7D">
      <w:pPr>
        <w:spacing w:line="360" w:lineRule="auto"/>
        <w:jc w:val="both"/>
        <w:rPr>
          <w:rFonts w:cs="Times New Roman"/>
          <w:szCs w:val="24"/>
        </w:rPr>
      </w:pPr>
      <w:r w:rsidRPr="00681F96">
        <w:rPr>
          <w:rFonts w:cs="Times New Roman"/>
          <w:szCs w:val="24"/>
        </w:rPr>
        <w:t>Carbon, phosphorus, nitrogen, carbon mineralization, and a number of enzymatic processes in soil can all be improved by biochar</w:t>
      </w:r>
      <w:r w:rsidR="00E10D0E">
        <w:rPr>
          <w:rFonts w:cs="Times New Roman"/>
          <w:szCs w:val="24"/>
        </w:rPr>
        <w:fldChar w:fldCharType="begin" w:fldLock="1"/>
      </w:r>
      <w:r w:rsidR="005D4D86">
        <w:rPr>
          <w:rFonts w:cs="Times New Roman"/>
          <w:szCs w:val="24"/>
        </w:rPr>
        <w:instrText>ADDIN CSL_CITATION {"citationItems":[{"id":"ITEM-1","itemData":{"DOI":"10.1080/00103624.2020.1763395","ISSN":"15322416","abstract":"Soil contamination with heavy metals has resulted in a reduction of crop productivity and soil quality. We studied the effects of rice straw biochar (RB), rice straw compost (RC), and their mixtures at rates 0.5% and 1.0% on soil biochemistry and dry weight of the canola plant (Brassica napus) grown in contaminated soil with heavy metals. The results showed that the addition of the RB or RC alone or their mixtures together significantly increased contents of soil exchangeable cations, microbial biomass carbon (MBC), organic matter (OM), cations exchange capacity (CEC), availability of nutrients, NPK uptake, and dry weight of the canola plant. Soil microbial biomass carbon increased by 20.2% and 59.3% for RB, while it increased by 69.5% and 79.8% for RC with the addition of 0.5% and 1.0%, respectively, compared to the control. The results of this study reveal that the co-application of biochar with compost can be a promising strategy for improving soil productivity and soil quality in soil contaminated with heavy metals.","author":[{"dropping-particle":"","family":"Mahmoud","given":"Esawy","non-dropping-particle":"","parse-names":false,"suffix":""},{"dropping-particle":"","family":"Ibrahim","given":"Mahmoud","non-dropping-particle":"","parse-names":false,"suffix":""},{"dropping-particle":"","family":"Ali","given":"Nehal","non-dropping-particle":"","parse-names":false,"suffix":""},{"dropping-particle":"","family":"Ali","given":"Hanan","non-dropping-particle":"","parse-names":false,"suffix":""}],"container-title":"Communications in Soil Science and Plant Analysis","id":"ITEM-1","issued":{"date-parts":[["2020"]]},"page":"1561-1571","title":"Effect of Biochar and Compost Amendments on Soil Biochemical Properties and Dry Weight of Canola Plant Grown in Soil Contaminated with Heavy Metals","type":"article-journal"},"uris":["http://www.mendeley.com/documents/?uuid=afb530de-fcd8-4969-b4dd-5d09d349143e"]}],"mendeley":{"formattedCitation":"[70]","plainTextFormattedCitation":"[70]","previouslyFormattedCitation":"[70]"},"properties":{"noteIndex":0},"schema":"https://github.com/citation-style-language/schema/raw/master/csl-citation.json"}</w:instrText>
      </w:r>
      <w:r w:rsidR="00E10D0E">
        <w:rPr>
          <w:rFonts w:cs="Times New Roman"/>
          <w:szCs w:val="24"/>
        </w:rPr>
        <w:fldChar w:fldCharType="separate"/>
      </w:r>
      <w:r w:rsidR="002B59CA" w:rsidRPr="002B59CA">
        <w:rPr>
          <w:rFonts w:cs="Times New Roman"/>
          <w:noProof/>
          <w:szCs w:val="24"/>
        </w:rPr>
        <w:t>[70]</w:t>
      </w:r>
      <w:r w:rsidR="00E10D0E">
        <w:rPr>
          <w:rFonts w:cs="Times New Roman"/>
          <w:szCs w:val="24"/>
        </w:rPr>
        <w:fldChar w:fldCharType="end"/>
      </w:r>
      <w:r w:rsidRPr="00681F96">
        <w:rPr>
          <w:rFonts w:cs="Times New Roman"/>
          <w:szCs w:val="24"/>
        </w:rPr>
        <w:t>. In general, many types of enzyme behaviour were considerably improved when being incubated with fresh pyrolyzed biochar. Heavy metals have a negative impact on soil biological and biochemical parameters such soil enzyme activity, according to numerous reports</w:t>
      </w:r>
      <w:r w:rsidR="00E10D0E">
        <w:rPr>
          <w:rFonts w:cs="Times New Roman"/>
          <w:szCs w:val="24"/>
        </w:rPr>
        <w:fldChar w:fldCharType="begin" w:fldLock="1"/>
      </w:r>
      <w:r w:rsidR="005D4D86">
        <w:rPr>
          <w:rFonts w:cs="Times New Roman"/>
          <w:szCs w:val="24"/>
        </w:rPr>
        <w:instrText>ADDIN CSL_CITATION {"citationItems":[{"id":"ITEM-1","itemData":{"DOI":"10.1016/j.scitotenv.2019.135736","ISSN":"18791026","PMID":"31791773","abstract":"Soil compaction can be a major impediment to tree growth as it damages soil physical and biological properties and reduces plant available water. This may result in trees that are more vulnerable to seasonal water stress. Improving soil physical and biological properties by increasing soil organic matter content may lead to improved tree establishment. Organic matter (OM), in the form of municipal green waste compost (MGWC) or biochar was incorporated into compacted urban soils at two sites. We established six soil treatments: 1) unamended, 2) tillage only, 3) tillage with MGWC (20% v/v), 4) tillage with biochar (10% v/v), 5) tillage with MGWC + biochar (10% &amp; 5% v/v - low), and 6) tillage with MGWC + biochar (20% &amp; 10% v/v - high) (one site only). The treatments were established to a depth of 0.5 m in 2 × 2 m plots. One Corymbia maculata sapling was planted into each plot. Bulk density, hydraulic conductivity, stem diameter growth and tree water status were measured during tree establishment. At the end of the 30-month experiment, development of water stable aggregates, the rate of microbiological decomposition of OM, and tree size (diameter at breast height; DBH, and canopy growth index) were measured. All OM amended treatments improved soil physical and biological properties. There were no significant differences among the OM treatments. At the end of the experiment, tree DBH and canopy growth index were greater in the OM treatments than tillage only and unamended. As such, we recommend using local and sustainable forms of OM to improve soils and assist tree establishment in challenging sites where soil water is limited, or evapotranspiration demand is high.","author":[{"dropping-particle":"","family":"Somerville","given":"Peter D.","non-dropping-particle":"","parse-names":false,"suffix":""},{"dropping-particle":"","family":"Farrell","given":"Claire","non-dropping-particle":"","parse-names":false,"suffix":""},{"dropping-particle":"","family":"May","given":"Peter B.","non-dropping-particle":"","parse-names":false,"suffix":""},{"dropping-particle":"","family":"Livesley","given":"Stephen J.","non-dropping-particle":"","parse-names":false,"suffix":""}],"container-title":"Science of the Total Environment","id":"ITEM-1","issued":{"date-parts":[["2020"]]},"title":"Biochar and compost equally improve urban soil physical and biological properties and tree growth, with no added benefit in combination","type":"article-journal","volume":"706"},"uris":["http://www.mendeley.com/documents/?uuid=d518cf47-9201-47c1-988c-5f0dc6773ca5"]}],"mendeley":{"formattedCitation":"[71]","plainTextFormattedCitation":"[71]","previouslyFormattedCitation":"[71]"},"properties":{"noteIndex":0},"schema":"https://github.com/citation-style-language/schema/raw/master/csl-citation.json"}</w:instrText>
      </w:r>
      <w:r w:rsidR="00E10D0E">
        <w:rPr>
          <w:rFonts w:cs="Times New Roman"/>
          <w:szCs w:val="24"/>
        </w:rPr>
        <w:fldChar w:fldCharType="separate"/>
      </w:r>
      <w:r w:rsidR="002B59CA" w:rsidRPr="002B59CA">
        <w:rPr>
          <w:rFonts w:cs="Times New Roman"/>
          <w:noProof/>
          <w:szCs w:val="24"/>
        </w:rPr>
        <w:t>[71]</w:t>
      </w:r>
      <w:r w:rsidR="00E10D0E">
        <w:rPr>
          <w:rFonts w:cs="Times New Roman"/>
          <w:szCs w:val="24"/>
        </w:rPr>
        <w:fldChar w:fldCharType="end"/>
      </w:r>
      <w:r w:rsidRPr="00681F96">
        <w:rPr>
          <w:rFonts w:cs="Times New Roman"/>
          <w:szCs w:val="24"/>
        </w:rPr>
        <w:t>. However, it has also been claimed that adding biochar to soil can lessen the toxic effects of heavy metals, altering the soil enzymes in the process. A major factor in systemic acquired resistance is biochar</w:t>
      </w:r>
      <w:r w:rsidR="00E10D0E">
        <w:rPr>
          <w:rFonts w:cs="Times New Roman"/>
          <w:szCs w:val="24"/>
        </w:rPr>
        <w:fldChar w:fldCharType="begin" w:fldLock="1"/>
      </w:r>
      <w:r w:rsidR="005D4D86">
        <w:rPr>
          <w:rFonts w:cs="Times New Roman"/>
          <w:szCs w:val="24"/>
        </w:rPr>
        <w:instrText>ADDIN CSL_CITATION {"citationItems":[{"id":"ITEM-1","itemData":{"DOI":"10.3390/land10111125","ISSN":"2073445X","abstract":"Different soil amendments are applied to improve soil properties and to achieve higher crop yield under drought conditions. The objective of the study was to investigate the role of biochar for the improvement of wheat (Triticum aestivum L.) growth and soil biochemical properties under drought conditions. A pot experiment with a completely randomized design was arranged with four replications in a wire house. Drought was imposed on two critical growth stages (tillering and grain filling) and biochar was applied to the soil 10 days before sowing at two different rates (28 g kg−1 and 38 g kg−1 ). Soil samples were collected to determine the soil properties including soil respiration and enzymatic parameters after crop harvesting. Results showed that water stress negatively affects all biochemical properties of the soil, while biochar amendments positively improved these properties. Application of biochar at 38 g kg−1 provided significantly higher mineral nutrients, Bray P (18.72%), exchangeable-K (7.44%), soil carbon (11.86%), nitrogen mineralization (16.35%), and soil respiration (6.37%) as a result of increased microbial activities in comparison with the 28 g kg−1 rate.","author":[{"dropping-particle":"","family":"Zaheer","given":"Muhammad Saqlain","non-dropping-particle":"","parse-names":false,"suffix":""},{"dropping-particle":"","family":"Ali","given":"Hafiz Haider","non-dropping-particle":"","parse-names":false,"suffix":""},{"dropping-particle":"","family":"Soufan","given":"Walid","non-dropping-particle":"","parse-names":false,"suffix":""},{"dropping-particle":"","family":"Iqbal","given":"Rashid","non-dropping-particle":"","parse-names":false,"suffix":""},{"dropping-particle":"","family":"Habib-Ur-rahman","given":"Muhammad","non-dropping-particle":"","parse-names":false,"suffix":""},{"dropping-particle":"","family":"Iqbal","given":"Javaid","non-dropping-particle":"","parse-names":false,"suffix":""},{"dropping-particle":"","family":"Israr","given":"Muhammad","non-dropping-particle":"","parse-names":false,"suffix":""},{"dropping-particle":"","family":"Sabagh","given":"Ayman","non-dropping-particle":"El","parse-names":false,"suffix":""}],"container-title":"Land","id":"ITEM-1","issue":"11","issued":{"date-parts":[["2021"]]},"title":"Potential effects of biochar application for improving wheat (Triticum aestivum l.) growth and soil biochemical properties under drought stress conditions","type":"article-journal","volume":"10"},"uris":["http://www.mendeley.com/documents/?uuid=7e6061a9-e655-47a4-8c21-178fe8133c60"]}],"mendeley":{"formattedCitation":"[72]","plainTextFormattedCitation":"[72]","previouslyFormattedCitation":"[72]"},"properties":{"noteIndex":0},"schema":"https://github.com/citation-style-language/schema/raw/master/csl-citation.json"}</w:instrText>
      </w:r>
      <w:r w:rsidR="00E10D0E">
        <w:rPr>
          <w:rFonts w:cs="Times New Roman"/>
          <w:szCs w:val="24"/>
        </w:rPr>
        <w:fldChar w:fldCharType="separate"/>
      </w:r>
      <w:r w:rsidR="002B59CA" w:rsidRPr="002B59CA">
        <w:rPr>
          <w:rFonts w:cs="Times New Roman"/>
          <w:noProof/>
          <w:szCs w:val="24"/>
        </w:rPr>
        <w:t>[72]</w:t>
      </w:r>
      <w:r w:rsidR="00E10D0E">
        <w:rPr>
          <w:rFonts w:cs="Times New Roman"/>
          <w:szCs w:val="24"/>
        </w:rPr>
        <w:fldChar w:fldCharType="end"/>
      </w:r>
      <w:r w:rsidRPr="00681F96">
        <w:rPr>
          <w:rFonts w:cs="Times New Roman"/>
          <w:szCs w:val="24"/>
        </w:rPr>
        <w:t xml:space="preserve">. </w:t>
      </w:r>
      <w:r w:rsidR="00BC17A5" w:rsidRPr="00681F96">
        <w:rPr>
          <w:rFonts w:cs="Times New Roman"/>
          <w:szCs w:val="24"/>
        </w:rPr>
        <w:t>Various types</w:t>
      </w:r>
      <w:r w:rsidRPr="00681F96">
        <w:rPr>
          <w:rFonts w:cs="Times New Roman"/>
          <w:szCs w:val="24"/>
        </w:rPr>
        <w:t xml:space="preserve"> of biochar have various recommended application rates for disease suppression. There isn't yet a "one concentration fits all" concept that can be used for adding biochar to soilless systems</w:t>
      </w:r>
      <w:r w:rsidR="00E10D0E">
        <w:rPr>
          <w:rFonts w:cs="Times New Roman"/>
          <w:szCs w:val="24"/>
        </w:rPr>
        <w:fldChar w:fldCharType="begin" w:fldLock="1"/>
      </w:r>
      <w:r w:rsidR="005D4D86">
        <w:rPr>
          <w:rFonts w:cs="Times New Roman"/>
          <w:szCs w:val="24"/>
        </w:rPr>
        <w:instrText>ADDIN CSL_CITATION {"citationItems":[{"id":"ITEM-1","itemData":{"ISSN":"2211-3452","abstract":"Biochar has been reported to improve soil fertility and growing medium performance. However, the role that biochar plays in plant nutrition is not completely understood, especially in plants grown under nutritional stress. Recent research indicates that the addition of biochar increases produce yield of tomato grown under salinity stress and drought; however, little information is available about the effects of biochar on fruit quality parameters. The use of biochar as a growth substrate in an intensive greenhouse cropping system may have the capacity of replacing non-renewable and less sustainable growing media like peat and in addition being a strategy to optimize chemical fertilisation. This work aimed to investigate the effects of biochar, as a potential candidate to replace peat, on tomato growing in soilless conditions under nutritional stress. Plant biomass accumulation, leaf fluorescence and chlorophyll, fruit yield and fruit quality parameters were measured as performance indicators. Biochar increased the green biomass, but it did not significantly affect yield or most quality parameters, apart from potassium content in ripe fruits. These results suggest that biochar has great potential as a peat alternative material and plant growth promoter, but no ability to improve tomato yield, under nutritional stress.","author":[{"dropping-particle":"","family":"Daniele","given":"M","non-dropping-particle":"","parse-names":false,"suffix":""},{"dropping-particle":"","family":"Alessandra","given":"B","non-dropping-particle":"","parse-names":false,"suffix":""},{"dropping-particle":"","family":"Sonia","given":"C","non-dropping-particle":"","parse-names":false,"suffix":""},{"dropping-particle":"","family":"Cecilia","given":"F","non-dropping-particle":"","parse-names":false,"suffix":""},{"dropping-particle":"","family":"Domenico","given":"P","non-dropping-particle":"","parse-names":false,"suffix":""},{"dropping-particle":"","family":"Lorenza","given":"T","non-dropping-particle":"","parse-names":false,"suffix":""},{"dropping-particle":"","family":"Raffaella","given":"P","non-dropping-particle":"","parse-names":false,"suffix":""}],"container-title":"Horticulture Environment and Biotechnology","id":"ITEM-1","issue":"6","issued":{"date-parts":[["2019"]]},"page":"871-881","title":"Soilless tomato grown under nutritional stress increases green biomass but not yield or quality in presence of biochar as growing medium","type":"article-journal","volume":"60"},"uris":["http://www.mendeley.com/documents/?uuid=d7abbf63-452a-4f1f-b909-d0234adb7574"]}],"mendeley":{"formattedCitation":"[73]","plainTextFormattedCitation":"[73]","previouslyFormattedCitation":"[73]"},"properties":{"noteIndex":0},"schema":"https://github.com/citation-style-language/schema/raw/master/csl-citation.json"}</w:instrText>
      </w:r>
      <w:r w:rsidR="00E10D0E">
        <w:rPr>
          <w:rFonts w:cs="Times New Roman"/>
          <w:szCs w:val="24"/>
        </w:rPr>
        <w:fldChar w:fldCharType="separate"/>
      </w:r>
      <w:r w:rsidR="002B59CA" w:rsidRPr="002B59CA">
        <w:rPr>
          <w:rFonts w:cs="Times New Roman"/>
          <w:noProof/>
          <w:szCs w:val="24"/>
        </w:rPr>
        <w:t>[73]</w:t>
      </w:r>
      <w:r w:rsidR="00E10D0E">
        <w:rPr>
          <w:rFonts w:cs="Times New Roman"/>
          <w:szCs w:val="24"/>
        </w:rPr>
        <w:fldChar w:fldCharType="end"/>
      </w:r>
      <w:r w:rsidRPr="00681F96">
        <w:rPr>
          <w:rFonts w:cs="Times New Roman"/>
          <w:szCs w:val="24"/>
        </w:rPr>
        <w:t>.</w:t>
      </w:r>
    </w:p>
    <w:p w:rsidR="000B286A" w:rsidRPr="00681F96" w:rsidRDefault="000B286A" w:rsidP="000B286A">
      <w:pPr>
        <w:pStyle w:val="ListParagraph"/>
        <w:numPr>
          <w:ilvl w:val="0"/>
          <w:numId w:val="1"/>
        </w:numPr>
        <w:spacing w:line="360" w:lineRule="auto"/>
        <w:ind w:left="360"/>
        <w:jc w:val="both"/>
        <w:rPr>
          <w:rFonts w:cs="Times New Roman"/>
          <w:b/>
          <w:szCs w:val="24"/>
        </w:rPr>
      </w:pPr>
      <w:r w:rsidRPr="00681F96">
        <w:rPr>
          <w:rFonts w:cs="Times New Roman"/>
          <w:b/>
          <w:szCs w:val="24"/>
        </w:rPr>
        <w:t>Future perspectives of biochar</w:t>
      </w:r>
    </w:p>
    <w:p w:rsidR="00613562" w:rsidRPr="00681F96" w:rsidRDefault="00613562" w:rsidP="00613562">
      <w:pPr>
        <w:spacing w:line="360" w:lineRule="auto"/>
        <w:jc w:val="both"/>
        <w:rPr>
          <w:rFonts w:cs="Times New Roman"/>
          <w:szCs w:val="24"/>
        </w:rPr>
      </w:pPr>
      <w:r w:rsidRPr="00681F96">
        <w:rPr>
          <w:rFonts w:cs="Times New Roman"/>
          <w:szCs w:val="24"/>
        </w:rPr>
        <w:lastRenderedPageBreak/>
        <w:t>Future research must clarify how the production process impacts biochar's characteristics because applications rely heavily on them. The type of biochar used in water treatment would be different from that utilized in agriculture or energy. The impacts of biochar on agriculture, notably on crop yield due to various soils, are also the subject of a variety of literature results. For instance, depending on the soil type and fertilizer management, adding charcoal might either boost or decrease crop yields. Additionally, it has been discovered that the chemical behavior of biochar with heavy metal ions is unpredictable. It is clear that the interactions between biochar, soil, and plants are important but poorly understood. Thus, further work is still required to understand how the characteristics of biochar affect soil and crop responses both in the field and in climate-controlled environments.</w:t>
      </w:r>
    </w:p>
    <w:p w:rsidR="00EF672A" w:rsidRPr="00681F96" w:rsidRDefault="00EF672A" w:rsidP="00EF672A">
      <w:pPr>
        <w:pStyle w:val="ListParagraph"/>
        <w:numPr>
          <w:ilvl w:val="0"/>
          <w:numId w:val="1"/>
        </w:numPr>
        <w:spacing w:line="360" w:lineRule="auto"/>
        <w:ind w:left="360"/>
        <w:jc w:val="both"/>
        <w:rPr>
          <w:rFonts w:cs="Times New Roman"/>
          <w:b/>
          <w:szCs w:val="24"/>
        </w:rPr>
      </w:pPr>
      <w:r w:rsidRPr="00681F96">
        <w:rPr>
          <w:rFonts w:cs="Times New Roman"/>
          <w:b/>
          <w:szCs w:val="24"/>
        </w:rPr>
        <w:t>Conclusion</w:t>
      </w:r>
    </w:p>
    <w:p w:rsidR="00EF672A" w:rsidRDefault="00EF672A" w:rsidP="0057563E">
      <w:pPr>
        <w:spacing w:line="360" w:lineRule="auto"/>
        <w:ind w:firstLine="720"/>
        <w:jc w:val="both"/>
        <w:rPr>
          <w:rFonts w:cs="Times New Roman"/>
          <w:szCs w:val="24"/>
        </w:rPr>
      </w:pPr>
      <w:r w:rsidRPr="00681F96">
        <w:rPr>
          <w:rFonts w:cs="Times New Roman"/>
          <w:szCs w:val="24"/>
        </w:rPr>
        <w:t xml:space="preserve">The biochar derived from different processes can lowering acidity and improving nutrient availability, biochar has been used to repair polluted agricultural soil and increase soil fertility. Thus, one of the finest </w:t>
      </w:r>
      <w:r w:rsidR="00BC20A7" w:rsidRPr="00681F96">
        <w:rPr>
          <w:rFonts w:cs="Times New Roman"/>
          <w:szCs w:val="24"/>
        </w:rPr>
        <w:t>practices</w:t>
      </w:r>
      <w:r w:rsidRPr="00681F96">
        <w:rPr>
          <w:rFonts w:cs="Times New Roman"/>
          <w:szCs w:val="24"/>
        </w:rPr>
        <w:t xml:space="preserve"> for reducing biotic stress in soil and boosting crop yield, particularly in the agricultural sector, is the addition of biochar to soils. Processes like pyrolys</w:t>
      </w:r>
      <w:r w:rsidR="001C7868" w:rsidRPr="00681F96">
        <w:rPr>
          <w:rFonts w:cs="Times New Roman"/>
          <w:szCs w:val="24"/>
        </w:rPr>
        <w:t>is and gasification could</w:t>
      </w:r>
      <w:r w:rsidRPr="00681F96">
        <w:rPr>
          <w:rFonts w:cs="Times New Roman"/>
          <w:szCs w:val="24"/>
        </w:rPr>
        <w:t xml:space="preserve"> have been covered in this chapter, have had a big impact on the characteristics of biochar. So it looks that biochar is a very promising choice for pollutant elimination.</w:t>
      </w:r>
      <w:r w:rsidR="000E212B" w:rsidRPr="00681F96">
        <w:rPr>
          <w:rFonts w:cs="Times New Roman"/>
          <w:szCs w:val="24"/>
        </w:rPr>
        <w:t xml:space="preserve"> When creating recoverable biochar for numerous environmental applications, economic effects and recyclability should be taken into account. The relationship between various approaches to managing trash and producing energy differs in terms of parameters, production methods, and economic, social, and ecological restrictions. This review paper outlined the most recent data that might be useful in identifying potential areas for scientific innovation in the study of biochar.</w:t>
      </w:r>
    </w:p>
    <w:p w:rsidR="002602AD" w:rsidRDefault="002602AD">
      <w:pPr>
        <w:rPr>
          <w:rFonts w:cs="Times New Roman"/>
          <w:b/>
          <w:szCs w:val="24"/>
        </w:rPr>
      </w:pPr>
      <w:r>
        <w:rPr>
          <w:rFonts w:cs="Times New Roman"/>
          <w:b/>
          <w:szCs w:val="24"/>
        </w:rPr>
        <w:br w:type="page"/>
      </w:r>
    </w:p>
    <w:p w:rsidR="0063370C" w:rsidRDefault="0063370C" w:rsidP="0090064D">
      <w:pPr>
        <w:spacing w:line="360" w:lineRule="auto"/>
        <w:jc w:val="both"/>
        <w:rPr>
          <w:rFonts w:cs="Times New Roman"/>
          <w:b/>
          <w:szCs w:val="24"/>
        </w:rPr>
      </w:pPr>
      <w:r>
        <w:rPr>
          <w:rFonts w:cs="Times New Roman"/>
          <w:b/>
          <w:szCs w:val="24"/>
        </w:rPr>
        <w:lastRenderedPageBreak/>
        <w:t>References</w:t>
      </w:r>
    </w:p>
    <w:bookmarkStart w:id="0" w:name="_GoBack"/>
    <w:p w:rsidR="004C320F" w:rsidRPr="004C320F" w:rsidRDefault="00AD74CE" w:rsidP="0090064D">
      <w:pPr>
        <w:widowControl w:val="0"/>
        <w:autoSpaceDE w:val="0"/>
        <w:autoSpaceDN w:val="0"/>
        <w:adjustRightInd w:val="0"/>
        <w:spacing w:after="0" w:line="36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4C320F" w:rsidRPr="004C320F">
        <w:rPr>
          <w:rFonts w:cs="Times New Roman"/>
          <w:noProof/>
          <w:szCs w:val="24"/>
        </w:rPr>
        <w:t>[1]</w:t>
      </w:r>
      <w:r w:rsidR="004C320F" w:rsidRPr="004C320F">
        <w:rPr>
          <w:rFonts w:cs="Times New Roman"/>
          <w:noProof/>
          <w:szCs w:val="24"/>
        </w:rPr>
        <w:tab/>
        <w:t xml:space="preserve">M. Raza </w:t>
      </w:r>
      <w:r w:rsidR="004C320F" w:rsidRPr="004C320F">
        <w:rPr>
          <w:rFonts w:cs="Times New Roman"/>
          <w:i/>
          <w:iCs/>
          <w:noProof/>
          <w:szCs w:val="24"/>
        </w:rPr>
        <w:t>et al.</w:t>
      </w:r>
      <w:r w:rsidR="004C320F" w:rsidRPr="004C320F">
        <w:rPr>
          <w:rFonts w:cs="Times New Roman"/>
          <w:noProof/>
          <w:szCs w:val="24"/>
        </w:rPr>
        <w:t xml:space="preserve">, “Progress of the pyrolyzer reactors and advanced technologies for biomass pyrolysis processing,” </w:t>
      </w:r>
      <w:r w:rsidR="004C320F" w:rsidRPr="004C320F">
        <w:rPr>
          <w:rFonts w:cs="Times New Roman"/>
          <w:i/>
          <w:iCs/>
          <w:noProof/>
          <w:szCs w:val="24"/>
        </w:rPr>
        <w:t>Sustain.</w:t>
      </w:r>
      <w:r w:rsidR="004C320F" w:rsidRPr="004C320F">
        <w:rPr>
          <w:rFonts w:cs="Times New Roman"/>
          <w:noProof/>
          <w:szCs w:val="24"/>
        </w:rPr>
        <w:t>, vol. 13, no. 19, 2021, doi: 10.3390/su13191106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w:t>
      </w:r>
      <w:r w:rsidRPr="004C320F">
        <w:rPr>
          <w:rFonts w:cs="Times New Roman"/>
          <w:noProof/>
          <w:szCs w:val="24"/>
        </w:rPr>
        <w:tab/>
        <w:t xml:space="preserve">L. Dai </w:t>
      </w:r>
      <w:r w:rsidRPr="004C320F">
        <w:rPr>
          <w:rFonts w:cs="Times New Roman"/>
          <w:i/>
          <w:iCs/>
          <w:noProof/>
          <w:szCs w:val="24"/>
        </w:rPr>
        <w:t>et al.</w:t>
      </w:r>
      <w:r w:rsidRPr="004C320F">
        <w:rPr>
          <w:rFonts w:cs="Times New Roman"/>
          <w:noProof/>
          <w:szCs w:val="24"/>
        </w:rPr>
        <w:t xml:space="preserve">, “A review on selective production of value-added chemicals via catalytic pyrolysis of lignocellulosic biomass,” </w:t>
      </w:r>
      <w:r w:rsidRPr="004C320F">
        <w:rPr>
          <w:rFonts w:cs="Times New Roman"/>
          <w:i/>
          <w:iCs/>
          <w:noProof/>
          <w:szCs w:val="24"/>
        </w:rPr>
        <w:t>Sci. Total Environ.</w:t>
      </w:r>
      <w:r w:rsidRPr="004C320F">
        <w:rPr>
          <w:rFonts w:cs="Times New Roman"/>
          <w:noProof/>
          <w:szCs w:val="24"/>
        </w:rPr>
        <w:t>, vol. 749, 2020, doi: 10.1016/j.scitotenv.2020.142386.</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w:t>
      </w:r>
      <w:r w:rsidRPr="004C320F">
        <w:rPr>
          <w:rFonts w:cs="Times New Roman"/>
          <w:noProof/>
          <w:szCs w:val="24"/>
        </w:rPr>
        <w:tab/>
        <w:t xml:space="preserve">S. Y. Lee </w:t>
      </w:r>
      <w:r w:rsidRPr="004C320F">
        <w:rPr>
          <w:rFonts w:cs="Times New Roman"/>
          <w:i/>
          <w:iCs/>
          <w:noProof/>
          <w:szCs w:val="24"/>
        </w:rPr>
        <w:t>et al.</w:t>
      </w:r>
      <w:r w:rsidRPr="004C320F">
        <w:rPr>
          <w:rFonts w:cs="Times New Roman"/>
          <w:noProof/>
          <w:szCs w:val="24"/>
        </w:rPr>
        <w:t xml:space="preserve">, “Waste to bioenergy: a review on the recent conversion technologies,” </w:t>
      </w:r>
      <w:r w:rsidRPr="004C320F">
        <w:rPr>
          <w:rFonts w:cs="Times New Roman"/>
          <w:i/>
          <w:iCs/>
          <w:noProof/>
          <w:szCs w:val="24"/>
        </w:rPr>
        <w:t>BMC Energy</w:t>
      </w:r>
      <w:r w:rsidRPr="004C320F">
        <w:rPr>
          <w:rFonts w:cs="Times New Roman"/>
          <w:noProof/>
          <w:szCs w:val="24"/>
        </w:rPr>
        <w:t>, vol. 1, no. 1, 2019, doi: 10.1186/s42500-019-0004-7.</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w:t>
      </w:r>
      <w:r w:rsidRPr="004C320F">
        <w:rPr>
          <w:rFonts w:cs="Times New Roman"/>
          <w:noProof/>
          <w:szCs w:val="24"/>
        </w:rPr>
        <w:tab/>
        <w:t xml:space="preserve">S. Bolognesi, G. Bernardi, A. Callegari, D. Dondi, and A. G. Capodaglio, “Biochar production from sewage sludge and microalgae mixtures: properties, sustainability and possible role in circular economy,” </w:t>
      </w:r>
      <w:r w:rsidRPr="004C320F">
        <w:rPr>
          <w:rFonts w:cs="Times New Roman"/>
          <w:i/>
          <w:iCs/>
          <w:noProof/>
          <w:szCs w:val="24"/>
        </w:rPr>
        <w:t>Biomass Convers. Biorefinery</w:t>
      </w:r>
      <w:r w:rsidRPr="004C320F">
        <w:rPr>
          <w:rFonts w:cs="Times New Roman"/>
          <w:noProof/>
          <w:szCs w:val="24"/>
        </w:rPr>
        <w:t>, vol. 11, no. 2, pp. 289–299, 2021, doi: 10.1007/s13399-019-00572-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w:t>
      </w:r>
      <w:r w:rsidRPr="004C320F">
        <w:rPr>
          <w:rFonts w:cs="Times New Roman"/>
          <w:noProof/>
          <w:szCs w:val="24"/>
        </w:rPr>
        <w:tab/>
        <w:t xml:space="preserve">M. B. Asif, R. Habib, S. Iftekhar, Z. Khan, and N. Majeed, “Optimization of the operational parameters in a submerged membrane bioreactor using Box Behnken response surface methodology: Membrane fouling control and effluent quality,” </w:t>
      </w:r>
      <w:r w:rsidRPr="004C320F">
        <w:rPr>
          <w:rFonts w:cs="Times New Roman"/>
          <w:i/>
          <w:iCs/>
          <w:noProof/>
          <w:szCs w:val="24"/>
        </w:rPr>
        <w:t>Desalin. Water Treat.</w:t>
      </w:r>
      <w:r w:rsidRPr="004C320F">
        <w:rPr>
          <w:rFonts w:cs="Times New Roman"/>
          <w:noProof/>
          <w:szCs w:val="24"/>
        </w:rPr>
        <w:t>, vol. 82, no. September, pp. 26–38, 2017, doi: 10.5004/dwt.2017.20998.</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w:t>
      </w:r>
      <w:r w:rsidRPr="004C320F">
        <w:rPr>
          <w:rFonts w:cs="Times New Roman"/>
          <w:noProof/>
          <w:szCs w:val="24"/>
        </w:rPr>
        <w:tab/>
        <w:t xml:space="preserve">R. Mahendiran </w:t>
      </w:r>
      <w:r w:rsidRPr="004C320F">
        <w:rPr>
          <w:rFonts w:cs="Times New Roman"/>
          <w:i/>
          <w:iCs/>
          <w:noProof/>
          <w:szCs w:val="24"/>
        </w:rPr>
        <w:t>et al.</w:t>
      </w:r>
      <w:r w:rsidRPr="004C320F">
        <w:rPr>
          <w:rFonts w:cs="Times New Roman"/>
          <w:noProof/>
          <w:szCs w:val="24"/>
        </w:rPr>
        <w:t xml:space="preserve">, “Instrumental evidence for biodegradation of tannery fleshings during anaerobic digestion and proteolytic enzyme hydrolysate study,” </w:t>
      </w:r>
      <w:r w:rsidRPr="004C320F">
        <w:rPr>
          <w:rFonts w:cs="Times New Roman"/>
          <w:i/>
          <w:iCs/>
          <w:noProof/>
          <w:szCs w:val="24"/>
        </w:rPr>
        <w:t>Vib. Spectrosc.</w:t>
      </w:r>
      <w:r w:rsidRPr="004C320F">
        <w:rPr>
          <w:rFonts w:cs="Times New Roman"/>
          <w:noProof/>
          <w:szCs w:val="24"/>
        </w:rPr>
        <w:t>, p. 103530, 2023.</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7]</w:t>
      </w:r>
      <w:r w:rsidRPr="004C320F">
        <w:rPr>
          <w:rFonts w:cs="Times New Roman"/>
          <w:noProof/>
          <w:szCs w:val="24"/>
        </w:rPr>
        <w:tab/>
        <w:t xml:space="preserve">G. Enaime, A. Baçaoui, A. Yaacoubi, and M. Lübken, “Biochar for wastewater treatment-conversion technologies and applications,” </w:t>
      </w:r>
      <w:r w:rsidRPr="004C320F">
        <w:rPr>
          <w:rFonts w:cs="Times New Roman"/>
          <w:i/>
          <w:iCs/>
          <w:noProof/>
          <w:szCs w:val="24"/>
        </w:rPr>
        <w:t>Appl. Sci.</w:t>
      </w:r>
      <w:r w:rsidRPr="004C320F">
        <w:rPr>
          <w:rFonts w:cs="Times New Roman"/>
          <w:noProof/>
          <w:szCs w:val="24"/>
        </w:rPr>
        <w:t>, vol. 10, no. 10, 2020, doi: 10.3390/app1010349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8]</w:t>
      </w:r>
      <w:r w:rsidRPr="004C320F">
        <w:rPr>
          <w:rFonts w:cs="Times New Roman"/>
          <w:noProof/>
          <w:szCs w:val="24"/>
        </w:rPr>
        <w:tab/>
        <w:t xml:space="preserve">H. Luo </w:t>
      </w:r>
      <w:r w:rsidRPr="004C320F">
        <w:rPr>
          <w:rFonts w:cs="Times New Roman"/>
          <w:i/>
          <w:iCs/>
          <w:noProof/>
          <w:szCs w:val="24"/>
        </w:rPr>
        <w:t>et al.</w:t>
      </w:r>
      <w:r w:rsidRPr="004C320F">
        <w:rPr>
          <w:rFonts w:cs="Times New Roman"/>
          <w:noProof/>
          <w:szCs w:val="24"/>
        </w:rPr>
        <w:t xml:space="preserve">, “Solar pyrolysis of waste plastics with photothermal catalysts for high-value products,” </w:t>
      </w:r>
      <w:r w:rsidRPr="004C320F">
        <w:rPr>
          <w:rFonts w:cs="Times New Roman"/>
          <w:i/>
          <w:iCs/>
          <w:noProof/>
          <w:szCs w:val="24"/>
        </w:rPr>
        <w:t>Fuel Process. Technol.</w:t>
      </w:r>
      <w:r w:rsidRPr="004C320F">
        <w:rPr>
          <w:rFonts w:cs="Times New Roman"/>
          <w:noProof/>
          <w:szCs w:val="24"/>
        </w:rPr>
        <w:t>, vol. 230, 2022, doi: 10.1016/j.fuproc.2022.10720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9]</w:t>
      </w:r>
      <w:r w:rsidRPr="004C320F">
        <w:rPr>
          <w:rFonts w:cs="Times New Roman"/>
          <w:noProof/>
          <w:szCs w:val="24"/>
        </w:rPr>
        <w:tab/>
        <w:t xml:space="preserve">F. L. Braghiroli </w:t>
      </w:r>
      <w:r w:rsidRPr="004C320F">
        <w:rPr>
          <w:rFonts w:cs="Times New Roman"/>
          <w:i/>
          <w:iCs/>
          <w:noProof/>
          <w:szCs w:val="24"/>
        </w:rPr>
        <w:t>et al.</w:t>
      </w:r>
      <w:r w:rsidRPr="004C320F">
        <w:rPr>
          <w:rFonts w:cs="Times New Roman"/>
          <w:noProof/>
          <w:szCs w:val="24"/>
        </w:rPr>
        <w:t xml:space="preserve">, “The conversion of wood residues, using pilot-scale technologies, into porous activated biochars for supercapacitors,” </w:t>
      </w:r>
      <w:r w:rsidRPr="004C320F">
        <w:rPr>
          <w:rFonts w:cs="Times New Roman"/>
          <w:i/>
          <w:iCs/>
          <w:noProof/>
          <w:szCs w:val="24"/>
        </w:rPr>
        <w:t>J. Porous Mater.</w:t>
      </w:r>
      <w:r w:rsidRPr="004C320F">
        <w:rPr>
          <w:rFonts w:cs="Times New Roman"/>
          <w:noProof/>
          <w:szCs w:val="24"/>
        </w:rPr>
        <w:t>, vol. 27, no. 2, pp. 537–548, 2020, doi: 10.1007/s10934-019-00823-w.</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0]</w:t>
      </w:r>
      <w:r w:rsidRPr="004C320F">
        <w:rPr>
          <w:rFonts w:cs="Times New Roman"/>
          <w:noProof/>
          <w:szCs w:val="24"/>
        </w:rPr>
        <w:tab/>
        <w:t xml:space="preserve">G. S. Ghodake </w:t>
      </w:r>
      <w:r w:rsidRPr="004C320F">
        <w:rPr>
          <w:rFonts w:cs="Times New Roman"/>
          <w:i/>
          <w:iCs/>
          <w:noProof/>
          <w:szCs w:val="24"/>
        </w:rPr>
        <w:t>et al.</w:t>
      </w:r>
      <w:r w:rsidRPr="004C320F">
        <w:rPr>
          <w:rFonts w:cs="Times New Roman"/>
          <w:noProof/>
          <w:szCs w:val="24"/>
        </w:rPr>
        <w:t xml:space="preserve">, “Review on biomass feedstocks, pyrolysis mechanism and physicochemical properties of biochar: State-of-the-art framework to speed up vision of circular bioeconomy,” </w:t>
      </w:r>
      <w:r w:rsidRPr="004C320F">
        <w:rPr>
          <w:rFonts w:cs="Times New Roman"/>
          <w:i/>
          <w:iCs/>
          <w:noProof/>
          <w:szCs w:val="24"/>
        </w:rPr>
        <w:t>J. Clean. Prod.</w:t>
      </w:r>
      <w:r w:rsidRPr="004C320F">
        <w:rPr>
          <w:rFonts w:cs="Times New Roman"/>
          <w:noProof/>
          <w:szCs w:val="24"/>
        </w:rPr>
        <w:t>, vol. 297, 2021, doi: 10.1016/j.jclepro.2021.12664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1]</w:t>
      </w:r>
      <w:r w:rsidRPr="004C320F">
        <w:rPr>
          <w:rFonts w:cs="Times New Roman"/>
          <w:noProof/>
          <w:szCs w:val="24"/>
        </w:rPr>
        <w:tab/>
        <w:t xml:space="preserve">K. M. Qureshi, F. Abnisa, and W. M. A. Wan Daud, “Novel helical screw-fluidized bed </w:t>
      </w:r>
      <w:r w:rsidRPr="004C320F">
        <w:rPr>
          <w:rFonts w:cs="Times New Roman"/>
          <w:noProof/>
          <w:szCs w:val="24"/>
        </w:rPr>
        <w:lastRenderedPageBreak/>
        <w:t xml:space="preserve">reactor for bio-oil production in slow-pyrolysis mode: A preliminary study,” </w:t>
      </w:r>
      <w:r w:rsidRPr="004C320F">
        <w:rPr>
          <w:rFonts w:cs="Times New Roman"/>
          <w:i/>
          <w:iCs/>
          <w:noProof/>
          <w:szCs w:val="24"/>
        </w:rPr>
        <w:t>J. Anal. Appl. Pyrolysis</w:t>
      </w:r>
      <w:r w:rsidRPr="004C320F">
        <w:rPr>
          <w:rFonts w:cs="Times New Roman"/>
          <w:noProof/>
          <w:szCs w:val="24"/>
        </w:rPr>
        <w:t>, vol. 142, no. January, p. 104605, 2019, doi: 10.1016/j.jaap.2019.04.02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2]</w:t>
      </w:r>
      <w:r w:rsidRPr="004C320F">
        <w:rPr>
          <w:rFonts w:cs="Times New Roman"/>
          <w:noProof/>
          <w:szCs w:val="24"/>
        </w:rPr>
        <w:tab/>
        <w:t xml:space="preserve">F. Cheng, H. Luo, and L. M. Colosi, “Slow pyrolysis as a platform for negative emissions technology: An integration of machine learning models, life cycle assessment, and economic analysis,” </w:t>
      </w:r>
      <w:r w:rsidRPr="004C320F">
        <w:rPr>
          <w:rFonts w:cs="Times New Roman"/>
          <w:i/>
          <w:iCs/>
          <w:noProof/>
          <w:szCs w:val="24"/>
        </w:rPr>
        <w:t>Energy Convers. Manag.</w:t>
      </w:r>
      <w:r w:rsidRPr="004C320F">
        <w:rPr>
          <w:rFonts w:cs="Times New Roman"/>
          <w:noProof/>
          <w:szCs w:val="24"/>
        </w:rPr>
        <w:t>, vol. 223, p. 113258, 202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3]</w:t>
      </w:r>
      <w:r w:rsidRPr="004C320F">
        <w:rPr>
          <w:rFonts w:cs="Times New Roman"/>
          <w:noProof/>
          <w:szCs w:val="24"/>
        </w:rPr>
        <w:tab/>
        <w:t xml:space="preserve">S. Dasappa and A. M. Shivapuji, “Biomass gasification: Thermochemical route to energetic bio-chemicals,” </w:t>
      </w:r>
      <w:r w:rsidRPr="004C320F">
        <w:rPr>
          <w:rFonts w:cs="Times New Roman"/>
          <w:i/>
          <w:iCs/>
          <w:noProof/>
          <w:szCs w:val="24"/>
        </w:rPr>
        <w:t>Adv. Biofuel Technol. Present Status, Challenges Futur. Prospect.</w:t>
      </w:r>
      <w:r w:rsidRPr="004C320F">
        <w:rPr>
          <w:rFonts w:cs="Times New Roman"/>
          <w:noProof/>
          <w:szCs w:val="24"/>
        </w:rPr>
        <w:t>, pp. 305–332, 2021, doi: 10.1016/B978-0-323-88427-3.00022-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4]</w:t>
      </w:r>
      <w:r w:rsidRPr="004C320F">
        <w:rPr>
          <w:rFonts w:cs="Times New Roman"/>
          <w:noProof/>
          <w:szCs w:val="24"/>
        </w:rPr>
        <w:tab/>
        <w:t xml:space="preserve">G. A. Lisbet, S. L. Electo, V. A. Rubenildo, Y. G. Sandra, L. J. René, and M. C. Vladimir, “Biomass gasification in a downdraft gasifier with a two-stage air supply: Effect of operating conditions on gas quality,” </w:t>
      </w:r>
      <w:r w:rsidRPr="004C320F">
        <w:rPr>
          <w:rFonts w:cs="Times New Roman"/>
          <w:i/>
          <w:iCs/>
          <w:noProof/>
          <w:szCs w:val="24"/>
        </w:rPr>
        <w:t>Biomass and Bioenergy</w:t>
      </w:r>
      <w:r w:rsidRPr="004C320F">
        <w:rPr>
          <w:rFonts w:cs="Times New Roman"/>
          <w:noProof/>
          <w:szCs w:val="24"/>
        </w:rPr>
        <w:t>, no. 61, pp. 236–2244, 201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5]</w:t>
      </w:r>
      <w:r w:rsidRPr="004C320F">
        <w:rPr>
          <w:rFonts w:cs="Times New Roman"/>
          <w:noProof/>
          <w:szCs w:val="24"/>
        </w:rPr>
        <w:tab/>
        <w:t xml:space="preserve">D. Prabakar </w:t>
      </w:r>
      <w:r w:rsidRPr="004C320F">
        <w:rPr>
          <w:rFonts w:cs="Times New Roman"/>
          <w:i/>
          <w:iCs/>
          <w:noProof/>
          <w:szCs w:val="24"/>
        </w:rPr>
        <w:t>et al.</w:t>
      </w:r>
      <w:r w:rsidRPr="004C320F">
        <w:rPr>
          <w:rFonts w:cs="Times New Roman"/>
          <w:noProof/>
          <w:szCs w:val="24"/>
        </w:rPr>
        <w:t xml:space="preserve">, “Advanced biohydrogen production using pretreated industrial waste: Outlook and prospects,” </w:t>
      </w:r>
      <w:r w:rsidRPr="004C320F">
        <w:rPr>
          <w:rFonts w:cs="Times New Roman"/>
          <w:i/>
          <w:iCs/>
          <w:noProof/>
          <w:szCs w:val="24"/>
        </w:rPr>
        <w:t>Renew. Sustain. Energy Rev.</w:t>
      </w:r>
      <w:r w:rsidRPr="004C320F">
        <w:rPr>
          <w:rFonts w:cs="Times New Roman"/>
          <w:noProof/>
          <w:szCs w:val="24"/>
        </w:rPr>
        <w:t>, vol. 96, pp. 306–324, 2018, doi: 10.1016/j.rser.2018.08.006.</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6]</w:t>
      </w:r>
      <w:r w:rsidRPr="004C320F">
        <w:rPr>
          <w:rFonts w:cs="Times New Roman"/>
          <w:noProof/>
          <w:szCs w:val="24"/>
        </w:rPr>
        <w:tab/>
        <w:t xml:space="preserve">G. Maitlo </w:t>
      </w:r>
      <w:r w:rsidRPr="004C320F">
        <w:rPr>
          <w:rFonts w:cs="Times New Roman"/>
          <w:i/>
          <w:iCs/>
          <w:noProof/>
          <w:szCs w:val="24"/>
        </w:rPr>
        <w:t>et al.</w:t>
      </w:r>
      <w:r w:rsidRPr="004C320F">
        <w:rPr>
          <w:rFonts w:cs="Times New Roman"/>
          <w:noProof/>
          <w:szCs w:val="24"/>
        </w:rPr>
        <w:t xml:space="preserve">, “Thermochemical Conversion of Biomass for Syngas Production: Current Status and Future Trends,” </w:t>
      </w:r>
      <w:r w:rsidRPr="004C320F">
        <w:rPr>
          <w:rFonts w:cs="Times New Roman"/>
          <w:i/>
          <w:iCs/>
          <w:noProof/>
          <w:szCs w:val="24"/>
        </w:rPr>
        <w:t>Sustain.</w:t>
      </w:r>
      <w:r w:rsidRPr="004C320F">
        <w:rPr>
          <w:rFonts w:cs="Times New Roman"/>
          <w:noProof/>
          <w:szCs w:val="24"/>
        </w:rPr>
        <w:t>, vol. 14, no. 5, 2022, doi: 10.3390/su14052596.</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7]</w:t>
      </w:r>
      <w:r w:rsidRPr="004C320F">
        <w:rPr>
          <w:rFonts w:cs="Times New Roman"/>
          <w:noProof/>
          <w:szCs w:val="24"/>
        </w:rPr>
        <w:tab/>
        <w:t xml:space="preserve">T. R. Sarker, S. Nanda, A. K. Dalai, and V. Meda, “A Review of Torrefaction Technology for Upgrading Lignocellulosic Biomass to Solid Biofuels,” </w:t>
      </w:r>
      <w:r w:rsidRPr="004C320F">
        <w:rPr>
          <w:rFonts w:cs="Times New Roman"/>
          <w:i/>
          <w:iCs/>
          <w:noProof/>
          <w:szCs w:val="24"/>
        </w:rPr>
        <w:t>Bioenergy Res.</w:t>
      </w:r>
      <w:r w:rsidRPr="004C320F">
        <w:rPr>
          <w:rFonts w:cs="Times New Roman"/>
          <w:noProof/>
          <w:szCs w:val="24"/>
        </w:rPr>
        <w:t>, vol. 14, no. 2, pp. 645–669, 2021, doi: 10.1007/s12155-020-10236-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8]</w:t>
      </w:r>
      <w:r w:rsidRPr="004C320F">
        <w:rPr>
          <w:rFonts w:cs="Times New Roman"/>
          <w:noProof/>
          <w:szCs w:val="24"/>
        </w:rPr>
        <w:tab/>
        <w:t>A. S. Bisht and N. S. Thakur, “Pine Needles Biomass Gasification Based Electricity Generation for Indian Himalayan Region: Drivers and Barriers,” pp. 47–59, 2020, doi: 10.1007/978-981-15-1063-2_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19]</w:t>
      </w:r>
      <w:r w:rsidRPr="004C320F">
        <w:rPr>
          <w:rFonts w:cs="Times New Roman"/>
          <w:noProof/>
          <w:szCs w:val="24"/>
        </w:rPr>
        <w:tab/>
        <w:t xml:space="preserve">S. Safarian, R. Unnþórsson, and C. Richter, “A review of biomass gasification modelling,” </w:t>
      </w:r>
      <w:r w:rsidRPr="004C320F">
        <w:rPr>
          <w:rFonts w:cs="Times New Roman"/>
          <w:i/>
          <w:iCs/>
          <w:noProof/>
          <w:szCs w:val="24"/>
        </w:rPr>
        <w:t>Renew. Sustain. Energy Rev.</w:t>
      </w:r>
      <w:r w:rsidRPr="004C320F">
        <w:rPr>
          <w:rFonts w:cs="Times New Roman"/>
          <w:noProof/>
          <w:szCs w:val="24"/>
        </w:rPr>
        <w:t>, vol. 110, pp. 378–391, 2019, doi: 10.1016/j.rser.2019.05.003.</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0]</w:t>
      </w:r>
      <w:r w:rsidRPr="004C320F">
        <w:rPr>
          <w:rFonts w:cs="Times New Roman"/>
          <w:noProof/>
          <w:szCs w:val="24"/>
        </w:rPr>
        <w:tab/>
        <w:t xml:space="preserve">H. Shahbeig, A. Shafizadeh, M. A. Rosen, and B. F. Sels, “Exergy sustainability analysis of biomass gasification: a critical review,” </w:t>
      </w:r>
      <w:r w:rsidRPr="004C320F">
        <w:rPr>
          <w:rFonts w:cs="Times New Roman"/>
          <w:i/>
          <w:iCs/>
          <w:noProof/>
          <w:szCs w:val="24"/>
        </w:rPr>
        <w:t>Biofuel Res. J.</w:t>
      </w:r>
      <w:r w:rsidRPr="004C320F">
        <w:rPr>
          <w:rFonts w:cs="Times New Roman"/>
          <w:noProof/>
          <w:szCs w:val="24"/>
        </w:rPr>
        <w:t>, vol. 9, no. 1, pp. 1592–1607, 2022, doi: 10.18331/BRJ2022.9.1.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1]</w:t>
      </w:r>
      <w:r w:rsidRPr="004C320F">
        <w:rPr>
          <w:rFonts w:cs="Times New Roman"/>
          <w:noProof/>
          <w:szCs w:val="24"/>
        </w:rPr>
        <w:tab/>
        <w:t xml:space="preserve">Md Waliul Islam, “A review of dolomite catalyst for biomass gasification tar removal,” </w:t>
      </w:r>
      <w:r w:rsidRPr="004C320F">
        <w:rPr>
          <w:rFonts w:cs="Times New Roman"/>
          <w:i/>
          <w:iCs/>
          <w:noProof/>
          <w:szCs w:val="24"/>
        </w:rPr>
        <w:t>Fuel</w:t>
      </w:r>
      <w:r w:rsidRPr="004C320F">
        <w:rPr>
          <w:rFonts w:cs="Times New Roman"/>
          <w:noProof/>
          <w:szCs w:val="24"/>
        </w:rPr>
        <w:t>, 202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2]</w:t>
      </w:r>
      <w:r w:rsidRPr="004C320F">
        <w:rPr>
          <w:rFonts w:cs="Times New Roman"/>
          <w:noProof/>
          <w:szCs w:val="24"/>
        </w:rPr>
        <w:tab/>
        <w:t xml:space="preserve">Z. Kwoczynski and J. Čmelík, “Characterization of biomass wastes and its possibility of agriculture utilization due to biochar production by torrefaction process,” </w:t>
      </w:r>
      <w:r w:rsidRPr="004C320F">
        <w:rPr>
          <w:rFonts w:cs="Times New Roman"/>
          <w:i/>
          <w:iCs/>
          <w:noProof/>
          <w:szCs w:val="24"/>
        </w:rPr>
        <w:t>J. Clean. Prod.</w:t>
      </w:r>
      <w:r w:rsidRPr="004C320F">
        <w:rPr>
          <w:rFonts w:cs="Times New Roman"/>
          <w:noProof/>
          <w:szCs w:val="24"/>
        </w:rPr>
        <w:t xml:space="preserve">, </w:t>
      </w:r>
      <w:r w:rsidRPr="004C320F">
        <w:rPr>
          <w:rFonts w:cs="Times New Roman"/>
          <w:noProof/>
          <w:szCs w:val="24"/>
        </w:rPr>
        <w:lastRenderedPageBreak/>
        <w:t>vol. 280, p. 124302, 2021, doi: 10.1016/j.jclepro.2020.12430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3]</w:t>
      </w:r>
      <w:r w:rsidRPr="004C320F">
        <w:rPr>
          <w:rFonts w:cs="Times New Roman"/>
          <w:noProof/>
          <w:szCs w:val="24"/>
        </w:rPr>
        <w:tab/>
        <w:t xml:space="preserve">Y. H. Chan </w:t>
      </w:r>
      <w:r w:rsidRPr="004C320F">
        <w:rPr>
          <w:rFonts w:cs="Times New Roman"/>
          <w:i/>
          <w:iCs/>
          <w:noProof/>
          <w:szCs w:val="24"/>
        </w:rPr>
        <w:t>et al.</w:t>
      </w:r>
      <w:r w:rsidRPr="004C320F">
        <w:rPr>
          <w:rFonts w:cs="Times New Roman"/>
          <w:noProof/>
          <w:szCs w:val="24"/>
        </w:rPr>
        <w:t xml:space="preserve">, “An overview of biomass thermochemical conversion technologies in Malaysia,” </w:t>
      </w:r>
      <w:r w:rsidRPr="004C320F">
        <w:rPr>
          <w:rFonts w:cs="Times New Roman"/>
          <w:i/>
          <w:iCs/>
          <w:noProof/>
          <w:szCs w:val="24"/>
        </w:rPr>
        <w:t>Sci. Total Environ.</w:t>
      </w:r>
      <w:r w:rsidRPr="004C320F">
        <w:rPr>
          <w:rFonts w:cs="Times New Roman"/>
          <w:noProof/>
          <w:szCs w:val="24"/>
        </w:rPr>
        <w:t>, vol. 680, pp. 105–123, 2019, doi: 10.1016/j.scitotenv.2019.04.21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4]</w:t>
      </w:r>
      <w:r w:rsidRPr="004C320F">
        <w:rPr>
          <w:rFonts w:cs="Times New Roman"/>
          <w:noProof/>
          <w:szCs w:val="24"/>
        </w:rPr>
        <w:tab/>
        <w:t xml:space="preserve">A. Parihar and S. Bhattacharya, “Cellulose fast pyrolysis for platform chemicals: assessment of potential targets and suitable reactor technology,” </w:t>
      </w:r>
      <w:r w:rsidRPr="004C320F">
        <w:rPr>
          <w:rFonts w:cs="Times New Roman"/>
          <w:i/>
          <w:iCs/>
          <w:noProof/>
          <w:szCs w:val="24"/>
        </w:rPr>
        <w:t>Biofuels, Bioprod. Biorefining</w:t>
      </w:r>
      <w:r w:rsidRPr="004C320F">
        <w:rPr>
          <w:rFonts w:cs="Times New Roman"/>
          <w:noProof/>
          <w:szCs w:val="24"/>
        </w:rPr>
        <w:t>, vol. 14, no. 2, pp. 446–468, 202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5]</w:t>
      </w:r>
      <w:r w:rsidRPr="004C320F">
        <w:rPr>
          <w:rFonts w:cs="Times New Roman"/>
          <w:noProof/>
          <w:szCs w:val="24"/>
        </w:rPr>
        <w:tab/>
        <w:t xml:space="preserve">J. Li </w:t>
      </w:r>
      <w:r w:rsidRPr="004C320F">
        <w:rPr>
          <w:rFonts w:cs="Times New Roman"/>
          <w:i/>
          <w:iCs/>
          <w:noProof/>
          <w:szCs w:val="24"/>
        </w:rPr>
        <w:t>et al.</w:t>
      </w:r>
      <w:r w:rsidRPr="004C320F">
        <w:rPr>
          <w:rFonts w:cs="Times New Roman"/>
          <w:noProof/>
          <w:szCs w:val="24"/>
        </w:rPr>
        <w:t xml:space="preserve">, “A critical review on energy recovery and non-hazardous disposal of oily sludge from petroleum industry by pyrolysis,” </w:t>
      </w:r>
      <w:r w:rsidRPr="004C320F">
        <w:rPr>
          <w:rFonts w:cs="Times New Roman"/>
          <w:i/>
          <w:iCs/>
          <w:noProof/>
          <w:szCs w:val="24"/>
        </w:rPr>
        <w:t>J. Hazard. Mater.</w:t>
      </w:r>
      <w:r w:rsidRPr="004C320F">
        <w:rPr>
          <w:rFonts w:cs="Times New Roman"/>
          <w:noProof/>
          <w:szCs w:val="24"/>
        </w:rPr>
        <w:t>, vol. 406, p. 124706, 202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6]</w:t>
      </w:r>
      <w:r w:rsidRPr="004C320F">
        <w:rPr>
          <w:rFonts w:cs="Times New Roman"/>
          <w:noProof/>
          <w:szCs w:val="24"/>
        </w:rPr>
        <w:tab/>
        <w:t xml:space="preserve">S. Y. Foong </w:t>
      </w:r>
      <w:r w:rsidRPr="004C320F">
        <w:rPr>
          <w:rFonts w:cs="Times New Roman"/>
          <w:i/>
          <w:iCs/>
          <w:noProof/>
          <w:szCs w:val="24"/>
        </w:rPr>
        <w:t>et al.</w:t>
      </w:r>
      <w:r w:rsidRPr="004C320F">
        <w:rPr>
          <w:rFonts w:cs="Times New Roman"/>
          <w:noProof/>
          <w:szCs w:val="24"/>
        </w:rPr>
        <w:t xml:space="preserve">, “Valorization of biomass waste to engineered activated biochar by microwave pyrolysis: Progress, challenges, and future directions,” </w:t>
      </w:r>
      <w:r w:rsidRPr="004C320F">
        <w:rPr>
          <w:rFonts w:cs="Times New Roman"/>
          <w:i/>
          <w:iCs/>
          <w:noProof/>
          <w:szCs w:val="24"/>
        </w:rPr>
        <w:t>Chem. Eng. J.</w:t>
      </w:r>
      <w:r w:rsidRPr="004C320F">
        <w:rPr>
          <w:rFonts w:cs="Times New Roman"/>
          <w:noProof/>
          <w:szCs w:val="24"/>
        </w:rPr>
        <w:t>, vol. 389, 2020, doi: 10.1016/j.cej.2020.12440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7]</w:t>
      </w:r>
      <w:r w:rsidRPr="004C320F">
        <w:rPr>
          <w:rFonts w:cs="Times New Roman"/>
          <w:noProof/>
          <w:szCs w:val="24"/>
        </w:rPr>
        <w:tab/>
        <w:t xml:space="preserve">A. T. Hoang </w:t>
      </w:r>
      <w:r w:rsidRPr="004C320F">
        <w:rPr>
          <w:rFonts w:cs="Times New Roman"/>
          <w:i/>
          <w:iCs/>
          <w:noProof/>
          <w:szCs w:val="24"/>
        </w:rPr>
        <w:t>et al.</w:t>
      </w:r>
      <w:r w:rsidRPr="004C320F">
        <w:rPr>
          <w:rFonts w:cs="Times New Roman"/>
          <w:noProof/>
          <w:szCs w:val="24"/>
        </w:rPr>
        <w:t xml:space="preserve">, “Progress on the lignocellulosic biomass pyrolysis for biofuel production toward environmental sustainability,” </w:t>
      </w:r>
      <w:r w:rsidRPr="004C320F">
        <w:rPr>
          <w:rFonts w:cs="Times New Roman"/>
          <w:i/>
          <w:iCs/>
          <w:noProof/>
          <w:szCs w:val="24"/>
        </w:rPr>
        <w:t>Fuel Process. Technol.</w:t>
      </w:r>
      <w:r w:rsidRPr="004C320F">
        <w:rPr>
          <w:rFonts w:cs="Times New Roman"/>
          <w:noProof/>
          <w:szCs w:val="24"/>
        </w:rPr>
        <w:t>, vol. 223, 2021, doi: 10.1016/j.fuproc.2021.106997.</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8]</w:t>
      </w:r>
      <w:r w:rsidRPr="004C320F">
        <w:rPr>
          <w:rFonts w:cs="Times New Roman"/>
          <w:noProof/>
          <w:szCs w:val="24"/>
        </w:rPr>
        <w:tab/>
        <w:t xml:space="preserve">M. Heidari, A. Dutta, B. Acharya, and S. Mahmud, “A review of the current knowledge and challenges of hydrothermal carbonization for biomass conversion,” </w:t>
      </w:r>
      <w:r w:rsidRPr="004C320F">
        <w:rPr>
          <w:rFonts w:cs="Times New Roman"/>
          <w:i/>
          <w:iCs/>
          <w:noProof/>
          <w:szCs w:val="24"/>
        </w:rPr>
        <w:t>J. Energy Inst.</w:t>
      </w:r>
      <w:r w:rsidRPr="004C320F">
        <w:rPr>
          <w:rFonts w:cs="Times New Roman"/>
          <w:noProof/>
          <w:szCs w:val="24"/>
        </w:rPr>
        <w:t>, vol. 92, no. 6, pp. 1779–1799, 2019, doi: 10.1016/j.joei.2018.12.003.</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29]</w:t>
      </w:r>
      <w:r w:rsidRPr="004C320F">
        <w:rPr>
          <w:rFonts w:cs="Times New Roman"/>
          <w:noProof/>
          <w:szCs w:val="24"/>
        </w:rPr>
        <w:tab/>
        <w:t xml:space="preserve">E. S. K. Why, H. C. Ong, H. V. Lee, Y. Y. Gan, W. H. Chen, and C. T. Chong, “Renewable aviation fuel by advanced hydroprocessing of biomass: Challenges and perspective,” </w:t>
      </w:r>
      <w:r w:rsidRPr="004C320F">
        <w:rPr>
          <w:rFonts w:cs="Times New Roman"/>
          <w:i/>
          <w:iCs/>
          <w:noProof/>
          <w:szCs w:val="24"/>
        </w:rPr>
        <w:t>Energy Convers. Manag.</w:t>
      </w:r>
      <w:r w:rsidRPr="004C320F">
        <w:rPr>
          <w:rFonts w:cs="Times New Roman"/>
          <w:noProof/>
          <w:szCs w:val="24"/>
        </w:rPr>
        <w:t>, vol. 199, 2019, doi: 10.1016/j.enconman.2019.11201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0]</w:t>
      </w:r>
      <w:r w:rsidRPr="004C320F">
        <w:rPr>
          <w:rFonts w:cs="Times New Roman"/>
          <w:noProof/>
          <w:szCs w:val="24"/>
        </w:rPr>
        <w:tab/>
        <w:t xml:space="preserve">L. D. M. S. Borel, A. M. Reis Filho, T. P. Xavier, T. S. Lira, and M. A. S. Barrozo, “An investigation on the pyrolysis of the main residue of the brewing industry,” </w:t>
      </w:r>
      <w:r w:rsidRPr="004C320F">
        <w:rPr>
          <w:rFonts w:cs="Times New Roman"/>
          <w:i/>
          <w:iCs/>
          <w:noProof/>
          <w:szCs w:val="24"/>
        </w:rPr>
        <w:t>Biomass and Bioenergy</w:t>
      </w:r>
      <w:r w:rsidRPr="004C320F">
        <w:rPr>
          <w:rFonts w:cs="Times New Roman"/>
          <w:noProof/>
          <w:szCs w:val="24"/>
        </w:rPr>
        <w:t>, vol. 140, 2020, doi: 10.1016/j.biombioe.2020.105698.</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1]</w:t>
      </w:r>
      <w:r w:rsidRPr="004C320F">
        <w:rPr>
          <w:rFonts w:cs="Times New Roman"/>
          <w:noProof/>
          <w:szCs w:val="24"/>
        </w:rPr>
        <w:tab/>
        <w:t xml:space="preserve">J. W. Gabhane, V. P. Bhange, P. D. Patil, S. T. Bankar, and S. Kumar, “Recent trends in biochar production methods and its application as a soil health conditioner: a review,” </w:t>
      </w:r>
      <w:r w:rsidRPr="004C320F">
        <w:rPr>
          <w:rFonts w:cs="Times New Roman"/>
          <w:i/>
          <w:iCs/>
          <w:noProof/>
          <w:szCs w:val="24"/>
        </w:rPr>
        <w:t>SN Appl. Sci.</w:t>
      </w:r>
      <w:r w:rsidRPr="004C320F">
        <w:rPr>
          <w:rFonts w:cs="Times New Roman"/>
          <w:noProof/>
          <w:szCs w:val="24"/>
        </w:rPr>
        <w:t>, vol. 2, no. 7, 2020, doi: 10.1007/s42452-020-3121-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2]</w:t>
      </w:r>
      <w:r w:rsidRPr="004C320F">
        <w:rPr>
          <w:rFonts w:cs="Times New Roman"/>
          <w:noProof/>
          <w:szCs w:val="24"/>
        </w:rPr>
        <w:tab/>
        <w:t xml:space="preserve">J. Wei </w:t>
      </w:r>
      <w:r w:rsidRPr="004C320F">
        <w:rPr>
          <w:rFonts w:cs="Times New Roman"/>
          <w:i/>
          <w:iCs/>
          <w:noProof/>
          <w:szCs w:val="24"/>
        </w:rPr>
        <w:t>et al.</w:t>
      </w:r>
      <w:r w:rsidRPr="004C320F">
        <w:rPr>
          <w:rFonts w:cs="Times New Roman"/>
          <w:noProof/>
          <w:szCs w:val="24"/>
        </w:rPr>
        <w:t xml:space="preserve">, “Assessing the effect of pyrolysis temperature on the molecular properties and copper sorption capacity of a halophyte biochar,” </w:t>
      </w:r>
      <w:r w:rsidRPr="004C320F">
        <w:rPr>
          <w:rFonts w:cs="Times New Roman"/>
          <w:i/>
          <w:iCs/>
          <w:noProof/>
          <w:szCs w:val="24"/>
        </w:rPr>
        <w:t>Environ. Pollut.</w:t>
      </w:r>
      <w:r w:rsidRPr="004C320F">
        <w:rPr>
          <w:rFonts w:cs="Times New Roman"/>
          <w:noProof/>
          <w:szCs w:val="24"/>
        </w:rPr>
        <w:t>, vol. 251, pp. 56–65, 2019, doi: 10.1016/j.envpol.2019.04.128.</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3]</w:t>
      </w:r>
      <w:r w:rsidRPr="004C320F">
        <w:rPr>
          <w:rFonts w:cs="Times New Roman"/>
          <w:noProof/>
          <w:szCs w:val="24"/>
        </w:rPr>
        <w:tab/>
        <w:t xml:space="preserve">A. Inayat </w:t>
      </w:r>
      <w:r w:rsidRPr="004C320F">
        <w:rPr>
          <w:rFonts w:cs="Times New Roman"/>
          <w:i/>
          <w:iCs/>
          <w:noProof/>
          <w:szCs w:val="24"/>
        </w:rPr>
        <w:t>et al.</w:t>
      </w:r>
      <w:r w:rsidRPr="004C320F">
        <w:rPr>
          <w:rFonts w:cs="Times New Roman"/>
          <w:noProof/>
          <w:szCs w:val="24"/>
        </w:rPr>
        <w:t xml:space="preserve">, “Activated Carbon Production from Coffee Waste via Slow Pyrolysis Using </w:t>
      </w:r>
      <w:r w:rsidRPr="004C320F">
        <w:rPr>
          <w:rFonts w:cs="Times New Roman"/>
          <w:noProof/>
          <w:szCs w:val="24"/>
        </w:rPr>
        <w:lastRenderedPageBreak/>
        <w:t xml:space="preserve">a Fixed Bed Reactor,” </w:t>
      </w:r>
      <w:r w:rsidRPr="004C320F">
        <w:rPr>
          <w:rFonts w:cs="Times New Roman"/>
          <w:i/>
          <w:iCs/>
          <w:noProof/>
          <w:szCs w:val="24"/>
        </w:rPr>
        <w:t>Environ. Clim. Technol.</w:t>
      </w:r>
      <w:r w:rsidRPr="004C320F">
        <w:rPr>
          <w:rFonts w:cs="Times New Roman"/>
          <w:noProof/>
          <w:szCs w:val="24"/>
        </w:rPr>
        <w:t>, vol. 26, no. 1, pp. 720–729, 2022, doi: 10.2478/rtuect-2022-005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4]</w:t>
      </w:r>
      <w:r w:rsidRPr="004C320F">
        <w:rPr>
          <w:rFonts w:cs="Times New Roman"/>
          <w:noProof/>
          <w:szCs w:val="24"/>
        </w:rPr>
        <w:tab/>
        <w:t xml:space="preserve">C. del Pozo </w:t>
      </w:r>
      <w:r w:rsidRPr="004C320F">
        <w:rPr>
          <w:rFonts w:cs="Times New Roman"/>
          <w:i/>
          <w:iCs/>
          <w:noProof/>
          <w:szCs w:val="24"/>
        </w:rPr>
        <w:t>et al.</w:t>
      </w:r>
      <w:r w:rsidRPr="004C320F">
        <w:rPr>
          <w:rFonts w:cs="Times New Roman"/>
          <w:noProof/>
          <w:szCs w:val="24"/>
        </w:rPr>
        <w:t xml:space="preserve">, “The effect of reactor scale on biochars and pyrolysis liquids from slow pyrolysis of coffee silverskin, grape pomace and olive mill waste, in auger reactors,” </w:t>
      </w:r>
      <w:r w:rsidRPr="004C320F">
        <w:rPr>
          <w:rFonts w:cs="Times New Roman"/>
          <w:i/>
          <w:iCs/>
          <w:noProof/>
          <w:szCs w:val="24"/>
        </w:rPr>
        <w:t>Waste Manag.</w:t>
      </w:r>
      <w:r w:rsidRPr="004C320F">
        <w:rPr>
          <w:rFonts w:cs="Times New Roman"/>
          <w:noProof/>
          <w:szCs w:val="24"/>
        </w:rPr>
        <w:t>, vol. 148, pp. 106–116, 2022, doi: 10.1016/j.wasman.2022.05.023.</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5]</w:t>
      </w:r>
      <w:r w:rsidRPr="004C320F">
        <w:rPr>
          <w:rFonts w:cs="Times New Roman"/>
          <w:noProof/>
          <w:szCs w:val="24"/>
        </w:rPr>
        <w:tab/>
        <w:t xml:space="preserve">G. Albor, A. Mirkouei, A. G. McDonald, E. Struhs, and F. Sotoudehnia, “Fixed Bed Batch Slow Pyrolysis Process for Polystyrene Waste Recycling,” </w:t>
      </w:r>
      <w:r w:rsidRPr="004C320F">
        <w:rPr>
          <w:rFonts w:cs="Times New Roman"/>
          <w:i/>
          <w:iCs/>
          <w:noProof/>
          <w:szCs w:val="24"/>
        </w:rPr>
        <w:t>Processes</w:t>
      </w:r>
      <w:r w:rsidRPr="004C320F">
        <w:rPr>
          <w:rFonts w:cs="Times New Roman"/>
          <w:noProof/>
          <w:szCs w:val="24"/>
        </w:rPr>
        <w:t>, vol. 11, no. 4, p. 1126, 2023.</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6]</w:t>
      </w:r>
      <w:r w:rsidRPr="004C320F">
        <w:rPr>
          <w:rFonts w:cs="Times New Roman"/>
          <w:noProof/>
          <w:szCs w:val="24"/>
        </w:rPr>
        <w:tab/>
        <w:t xml:space="preserve">W. A. Rasaq, M. Golonka, M. Scholz, and A. Białowiec, “Opportunities and challenges of high-pressure fast pyrolysis of biomass: A review,” </w:t>
      </w:r>
      <w:r w:rsidRPr="004C320F">
        <w:rPr>
          <w:rFonts w:cs="Times New Roman"/>
          <w:i/>
          <w:iCs/>
          <w:noProof/>
          <w:szCs w:val="24"/>
        </w:rPr>
        <w:t>Energies</w:t>
      </w:r>
      <w:r w:rsidRPr="004C320F">
        <w:rPr>
          <w:rFonts w:cs="Times New Roman"/>
          <w:noProof/>
          <w:szCs w:val="24"/>
        </w:rPr>
        <w:t>, vol. 14, no. 17, p. 5426, 202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7]</w:t>
      </w:r>
      <w:r w:rsidRPr="004C320F">
        <w:rPr>
          <w:rFonts w:cs="Times New Roman"/>
          <w:noProof/>
          <w:szCs w:val="24"/>
        </w:rPr>
        <w:tab/>
        <w:t xml:space="preserve">J. Liang, G. Shan, and Y. Sun, “Catalytic fast pyrolysis of lignocellulosic biomass: Critical role of zeolite catalysts,” </w:t>
      </w:r>
      <w:r w:rsidRPr="004C320F">
        <w:rPr>
          <w:rFonts w:cs="Times New Roman"/>
          <w:i/>
          <w:iCs/>
          <w:noProof/>
          <w:szCs w:val="24"/>
        </w:rPr>
        <w:t>Renew. Sustain. Energy Rev.</w:t>
      </w:r>
      <w:r w:rsidRPr="004C320F">
        <w:rPr>
          <w:rFonts w:cs="Times New Roman"/>
          <w:noProof/>
          <w:szCs w:val="24"/>
        </w:rPr>
        <w:t>, vol. 139, p. 110707, 202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8]</w:t>
      </w:r>
      <w:r w:rsidRPr="004C320F">
        <w:rPr>
          <w:rFonts w:cs="Times New Roman"/>
          <w:noProof/>
          <w:szCs w:val="24"/>
        </w:rPr>
        <w:tab/>
        <w:t xml:space="preserve">C. Chang </w:t>
      </w:r>
      <w:r w:rsidRPr="004C320F">
        <w:rPr>
          <w:rFonts w:cs="Times New Roman"/>
          <w:i/>
          <w:iCs/>
          <w:noProof/>
          <w:szCs w:val="24"/>
        </w:rPr>
        <w:t>et al.</w:t>
      </w:r>
      <w:r w:rsidRPr="004C320F">
        <w:rPr>
          <w:rFonts w:cs="Times New Roman"/>
          <w:noProof/>
          <w:szCs w:val="24"/>
        </w:rPr>
        <w:t xml:space="preserve">, “Study on products characteristics from catalytic fast pyrolysis of biomass based on the effects of modified biochars,” </w:t>
      </w:r>
      <w:r w:rsidRPr="004C320F">
        <w:rPr>
          <w:rFonts w:cs="Times New Roman"/>
          <w:i/>
          <w:iCs/>
          <w:noProof/>
          <w:szCs w:val="24"/>
        </w:rPr>
        <w:t>Energy</w:t>
      </w:r>
      <w:r w:rsidRPr="004C320F">
        <w:rPr>
          <w:rFonts w:cs="Times New Roman"/>
          <w:noProof/>
          <w:szCs w:val="24"/>
        </w:rPr>
        <w:t>, vol. 229, 2021, doi: 10.1016/j.energy.2021.120818.</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39]</w:t>
      </w:r>
      <w:r w:rsidRPr="004C320F">
        <w:rPr>
          <w:rFonts w:cs="Times New Roman"/>
          <w:noProof/>
          <w:szCs w:val="24"/>
        </w:rPr>
        <w:tab/>
        <w:t xml:space="preserve">Y. K N </w:t>
      </w:r>
      <w:r w:rsidRPr="004C320F">
        <w:rPr>
          <w:rFonts w:cs="Times New Roman"/>
          <w:i/>
          <w:iCs/>
          <w:noProof/>
          <w:szCs w:val="24"/>
        </w:rPr>
        <w:t>et al.</w:t>
      </w:r>
      <w:r w:rsidRPr="004C320F">
        <w:rPr>
          <w:rFonts w:cs="Times New Roman"/>
          <w:noProof/>
          <w:szCs w:val="24"/>
        </w:rPr>
        <w:t xml:space="preserve">, “Lignocellulosic biomass-based pyrolysis: A comprehensive review,” </w:t>
      </w:r>
      <w:r w:rsidRPr="004C320F">
        <w:rPr>
          <w:rFonts w:cs="Times New Roman"/>
          <w:i/>
          <w:iCs/>
          <w:noProof/>
          <w:szCs w:val="24"/>
        </w:rPr>
        <w:t>Chemosphere</w:t>
      </w:r>
      <w:r w:rsidRPr="004C320F">
        <w:rPr>
          <w:rFonts w:cs="Times New Roman"/>
          <w:noProof/>
          <w:szCs w:val="24"/>
        </w:rPr>
        <w:t>, vol. 286, 2022, doi: 10.1016/j.chemosphere.2021.13182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0]</w:t>
      </w:r>
      <w:r w:rsidRPr="004C320F">
        <w:rPr>
          <w:rFonts w:cs="Times New Roman"/>
          <w:noProof/>
          <w:szCs w:val="24"/>
        </w:rPr>
        <w:tab/>
        <w:t xml:space="preserve">M. Tripathi, A. Bhatnagar, N. M. Mubarak, J. N. Sahu, and P. Ganesan, “RSM optimization of microwave pyrolysis parameters to produce OPS char with high yield and large BET surface area,” </w:t>
      </w:r>
      <w:r w:rsidRPr="004C320F">
        <w:rPr>
          <w:rFonts w:cs="Times New Roman"/>
          <w:i/>
          <w:iCs/>
          <w:noProof/>
          <w:szCs w:val="24"/>
        </w:rPr>
        <w:t>Fuel</w:t>
      </w:r>
      <w:r w:rsidRPr="004C320F">
        <w:rPr>
          <w:rFonts w:cs="Times New Roman"/>
          <w:noProof/>
          <w:szCs w:val="24"/>
        </w:rPr>
        <w:t>, vol. 277, 2020, doi: 10.1016/j.fuel.2020.11818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1]</w:t>
      </w:r>
      <w:r w:rsidRPr="004C320F">
        <w:rPr>
          <w:rFonts w:cs="Times New Roman"/>
          <w:noProof/>
          <w:szCs w:val="24"/>
        </w:rPr>
        <w:tab/>
        <w:t xml:space="preserve">B. H. Caudle, M. B. Gorensek, and C. Chen, “A rigorous process modeling methodology for biomass fast pyrolysis with an entrained‐flow reactor,” </w:t>
      </w:r>
      <w:r w:rsidRPr="004C320F">
        <w:rPr>
          <w:rFonts w:cs="Times New Roman"/>
          <w:i/>
          <w:iCs/>
          <w:noProof/>
          <w:szCs w:val="24"/>
        </w:rPr>
        <w:t>J. Adv. Manuf. Process.</w:t>
      </w:r>
      <w:r w:rsidRPr="004C320F">
        <w:rPr>
          <w:rFonts w:cs="Times New Roman"/>
          <w:noProof/>
          <w:szCs w:val="24"/>
        </w:rPr>
        <w:t>, vol. 2, no. 1, 2020, doi: 10.1002/amp2.1003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2]</w:t>
      </w:r>
      <w:r w:rsidRPr="004C320F">
        <w:rPr>
          <w:rFonts w:cs="Times New Roman"/>
          <w:noProof/>
          <w:szCs w:val="24"/>
        </w:rPr>
        <w:tab/>
        <w:t xml:space="preserve">S. S. Lam </w:t>
      </w:r>
      <w:r w:rsidRPr="004C320F">
        <w:rPr>
          <w:rFonts w:cs="Times New Roman"/>
          <w:i/>
          <w:iCs/>
          <w:noProof/>
          <w:szCs w:val="24"/>
        </w:rPr>
        <w:t>et al.</w:t>
      </w:r>
      <w:r w:rsidRPr="004C320F">
        <w:rPr>
          <w:rFonts w:cs="Times New Roman"/>
          <w:noProof/>
          <w:szCs w:val="24"/>
        </w:rPr>
        <w:t xml:space="preserve">, “Microwave vacuum pyrolysis conversion of waste mushroom substrate into biochar for use as growth medium in mushroom cultivation,” </w:t>
      </w:r>
      <w:r w:rsidRPr="004C320F">
        <w:rPr>
          <w:rFonts w:cs="Times New Roman"/>
          <w:i/>
          <w:iCs/>
          <w:noProof/>
          <w:szCs w:val="24"/>
        </w:rPr>
        <w:t>J. Chem. Technol. Biotechnol.</w:t>
      </w:r>
      <w:r w:rsidRPr="004C320F">
        <w:rPr>
          <w:rFonts w:cs="Times New Roman"/>
          <w:noProof/>
          <w:szCs w:val="24"/>
        </w:rPr>
        <w:t>, vol. 94, no. 5, pp. 1406–1415, 2019, doi: 10.1002/jctb.5897.</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3]</w:t>
      </w:r>
      <w:r w:rsidRPr="004C320F">
        <w:rPr>
          <w:rFonts w:cs="Times New Roman"/>
          <w:noProof/>
          <w:szCs w:val="24"/>
        </w:rPr>
        <w:tab/>
        <w:t xml:space="preserve">F. Campuzano, R. C. Brown, and J. D. Martínez, “Auger reactors for pyrolysis of biomass and wastes,” </w:t>
      </w:r>
      <w:r w:rsidRPr="004C320F">
        <w:rPr>
          <w:rFonts w:cs="Times New Roman"/>
          <w:i/>
          <w:iCs/>
          <w:noProof/>
          <w:szCs w:val="24"/>
        </w:rPr>
        <w:t>Renew. Sustain. Energy Rev.</w:t>
      </w:r>
      <w:r w:rsidRPr="004C320F">
        <w:rPr>
          <w:rFonts w:cs="Times New Roman"/>
          <w:noProof/>
          <w:szCs w:val="24"/>
        </w:rPr>
        <w:t>, vol. 102, pp. 372–409, 2019, doi: 10.1016/j.rser.2018.12.01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4]</w:t>
      </w:r>
      <w:r w:rsidRPr="004C320F">
        <w:rPr>
          <w:rFonts w:cs="Times New Roman"/>
          <w:noProof/>
          <w:szCs w:val="24"/>
        </w:rPr>
        <w:tab/>
        <w:t xml:space="preserve">B. Nyoni and S. Hlangothi, “Intermediate pyrolysis of Scenedesmus microalgae in a rotary kiln pyrolyser: Effect of temperature on bio-oil yields and composition,” </w:t>
      </w:r>
      <w:r w:rsidRPr="004C320F">
        <w:rPr>
          <w:rFonts w:cs="Times New Roman"/>
          <w:i/>
          <w:iCs/>
          <w:noProof/>
          <w:szCs w:val="24"/>
        </w:rPr>
        <w:t xml:space="preserve">Biomass Convers. </w:t>
      </w:r>
      <w:r w:rsidRPr="004C320F">
        <w:rPr>
          <w:rFonts w:cs="Times New Roman"/>
          <w:i/>
          <w:iCs/>
          <w:noProof/>
          <w:szCs w:val="24"/>
        </w:rPr>
        <w:lastRenderedPageBreak/>
        <w:t>Biorefinery</w:t>
      </w:r>
      <w:r w:rsidRPr="004C320F">
        <w:rPr>
          <w:rFonts w:cs="Times New Roman"/>
          <w:noProof/>
          <w:szCs w:val="24"/>
        </w:rPr>
        <w:t>, 2022, doi: 10.1007/s13399-022-03378-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5]</w:t>
      </w:r>
      <w:r w:rsidRPr="004C320F">
        <w:rPr>
          <w:rFonts w:cs="Times New Roman"/>
          <w:noProof/>
          <w:szCs w:val="24"/>
        </w:rPr>
        <w:tab/>
        <w:t xml:space="preserve">A. Suresh </w:t>
      </w:r>
      <w:r w:rsidRPr="004C320F">
        <w:rPr>
          <w:rFonts w:cs="Times New Roman"/>
          <w:i/>
          <w:iCs/>
          <w:noProof/>
          <w:szCs w:val="24"/>
        </w:rPr>
        <w:t>et al.</w:t>
      </w:r>
      <w:r w:rsidRPr="004C320F">
        <w:rPr>
          <w:rFonts w:cs="Times New Roman"/>
          <w:noProof/>
          <w:szCs w:val="24"/>
        </w:rPr>
        <w:t xml:space="preserve">, “Microwave pyrolysis of coal, biomass and plastic waste: a review,” </w:t>
      </w:r>
      <w:r w:rsidRPr="004C320F">
        <w:rPr>
          <w:rFonts w:cs="Times New Roman"/>
          <w:i/>
          <w:iCs/>
          <w:noProof/>
          <w:szCs w:val="24"/>
        </w:rPr>
        <w:t>Environ. Chem. Lett.</w:t>
      </w:r>
      <w:r w:rsidRPr="004C320F">
        <w:rPr>
          <w:rFonts w:cs="Times New Roman"/>
          <w:noProof/>
          <w:szCs w:val="24"/>
        </w:rPr>
        <w:t>, vol. 19, no. 5, pp. 3609–3629, 2021, doi: 10.1007/s10311-021-01245-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6]</w:t>
      </w:r>
      <w:r w:rsidRPr="004C320F">
        <w:rPr>
          <w:rFonts w:cs="Times New Roman"/>
          <w:noProof/>
          <w:szCs w:val="24"/>
        </w:rPr>
        <w:tab/>
        <w:t xml:space="preserve">M. Z. Stummann, M. Høj, J. Gabrielsen, L. R. Clausen, P. A. Jensen, and A. D. Jensen, “A perspective on catalytic hydropyrolysis of biomass,” </w:t>
      </w:r>
      <w:r w:rsidRPr="004C320F">
        <w:rPr>
          <w:rFonts w:cs="Times New Roman"/>
          <w:i/>
          <w:iCs/>
          <w:noProof/>
          <w:szCs w:val="24"/>
        </w:rPr>
        <w:t>Renew. Sustain. Energy Rev.</w:t>
      </w:r>
      <w:r w:rsidRPr="004C320F">
        <w:rPr>
          <w:rFonts w:cs="Times New Roman"/>
          <w:noProof/>
          <w:szCs w:val="24"/>
        </w:rPr>
        <w:t>, vol. 143, 2021, doi: 10.1016/j.rser.2021.11096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7]</w:t>
      </w:r>
      <w:r w:rsidRPr="004C320F">
        <w:rPr>
          <w:rFonts w:cs="Times New Roman"/>
          <w:noProof/>
          <w:szCs w:val="24"/>
        </w:rPr>
        <w:tab/>
        <w:t xml:space="preserve">M. Sekar </w:t>
      </w:r>
      <w:r w:rsidRPr="004C320F">
        <w:rPr>
          <w:rFonts w:cs="Times New Roman"/>
          <w:i/>
          <w:iCs/>
          <w:noProof/>
          <w:szCs w:val="24"/>
        </w:rPr>
        <w:t>et al.</w:t>
      </w:r>
      <w:r w:rsidRPr="004C320F">
        <w:rPr>
          <w:rFonts w:cs="Times New Roman"/>
          <w:noProof/>
          <w:szCs w:val="24"/>
        </w:rPr>
        <w:t xml:space="preserve">, “A review on the pyrolysis of algal biomass for biochar and bio-oil – Bottlenecks and scope,” </w:t>
      </w:r>
      <w:r w:rsidRPr="004C320F">
        <w:rPr>
          <w:rFonts w:cs="Times New Roman"/>
          <w:i/>
          <w:iCs/>
          <w:noProof/>
          <w:szCs w:val="24"/>
        </w:rPr>
        <w:t>Fuel</w:t>
      </w:r>
      <w:r w:rsidRPr="004C320F">
        <w:rPr>
          <w:rFonts w:cs="Times New Roman"/>
          <w:noProof/>
          <w:szCs w:val="24"/>
        </w:rPr>
        <w:t>, vol. 283, 2021, doi: 10.1016/j.fuel.2020.11919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8]</w:t>
      </w:r>
      <w:r w:rsidRPr="004C320F">
        <w:rPr>
          <w:rFonts w:cs="Times New Roman"/>
          <w:noProof/>
          <w:szCs w:val="24"/>
        </w:rPr>
        <w:tab/>
        <w:t xml:space="preserve">F. Melligan, M. H. B. Hayes, W. Kwapinski, and J. J. Leahy, “A study of hydrogen pressure during hydropyrolysis of Miscanthus x giganteus and online catalytic vapour upgrading with Ni on ZSM-5,” </w:t>
      </w:r>
      <w:r w:rsidRPr="004C320F">
        <w:rPr>
          <w:rFonts w:cs="Times New Roman"/>
          <w:i/>
          <w:iCs/>
          <w:noProof/>
          <w:szCs w:val="24"/>
        </w:rPr>
        <w:t>J. Anal. Appl. Pyrolysis</w:t>
      </w:r>
      <w:r w:rsidRPr="004C320F">
        <w:rPr>
          <w:rFonts w:cs="Times New Roman"/>
          <w:noProof/>
          <w:szCs w:val="24"/>
        </w:rPr>
        <w:t>, vol. 103, pp. 369–377, 2013, doi: 10.1016/j.jaap.2013.01.00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49]</w:t>
      </w:r>
      <w:r w:rsidRPr="004C320F">
        <w:rPr>
          <w:rFonts w:cs="Times New Roman"/>
          <w:noProof/>
          <w:szCs w:val="24"/>
        </w:rPr>
        <w:tab/>
        <w:t xml:space="preserve">A. Andooz, M. Eqbalpour, E. Kowsari, S. Ramakrishna, and Z. A. Cheshmeh, “A comprehensive review on pyrolysis of E-waste and its sustainability,” </w:t>
      </w:r>
      <w:r w:rsidRPr="004C320F">
        <w:rPr>
          <w:rFonts w:cs="Times New Roman"/>
          <w:i/>
          <w:iCs/>
          <w:noProof/>
          <w:szCs w:val="24"/>
        </w:rPr>
        <w:t>J. Clean. Prod.</w:t>
      </w:r>
      <w:r w:rsidRPr="004C320F">
        <w:rPr>
          <w:rFonts w:cs="Times New Roman"/>
          <w:noProof/>
          <w:szCs w:val="24"/>
        </w:rPr>
        <w:t>, vol. 333, 2022, doi: 10.1016/j.jclepro.2021.13019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0]</w:t>
      </w:r>
      <w:r w:rsidRPr="004C320F">
        <w:rPr>
          <w:rFonts w:cs="Times New Roman"/>
          <w:noProof/>
          <w:szCs w:val="24"/>
        </w:rPr>
        <w:tab/>
        <w:t xml:space="preserve">F. Wang, X. Zeng, G. Kang, K. Li, J. Ma, and G. Xu, “Secondary reactions suppression during fuel fast pyrolysis in an infrared heating apparatus for the fixed bed pyrolysis process with internals,” </w:t>
      </w:r>
      <w:r w:rsidRPr="004C320F">
        <w:rPr>
          <w:rFonts w:cs="Times New Roman"/>
          <w:i/>
          <w:iCs/>
          <w:noProof/>
          <w:szCs w:val="24"/>
        </w:rPr>
        <w:t>J. Anal. Appl. Pyrolysis</w:t>
      </w:r>
      <w:r w:rsidRPr="004C320F">
        <w:rPr>
          <w:rFonts w:cs="Times New Roman"/>
          <w:noProof/>
          <w:szCs w:val="24"/>
        </w:rPr>
        <w:t>, vol. 156, p. 105163, 202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1]</w:t>
      </w:r>
      <w:r w:rsidRPr="004C320F">
        <w:rPr>
          <w:rFonts w:cs="Times New Roman"/>
          <w:noProof/>
          <w:szCs w:val="24"/>
        </w:rPr>
        <w:tab/>
        <w:t xml:space="preserve">J. W. Gabhane, V. P. Bhange, P. D. Patil, S. T. Bankar, and S. Kumar, “Recent trends in biochar production methods and its application as a soil health conditioner: a review,” </w:t>
      </w:r>
      <w:r w:rsidRPr="004C320F">
        <w:rPr>
          <w:rFonts w:cs="Times New Roman"/>
          <w:i/>
          <w:iCs/>
          <w:noProof/>
          <w:szCs w:val="24"/>
        </w:rPr>
        <w:t>SN Appl. Sci.</w:t>
      </w:r>
      <w:r w:rsidRPr="004C320F">
        <w:rPr>
          <w:rFonts w:cs="Times New Roman"/>
          <w:noProof/>
          <w:szCs w:val="24"/>
        </w:rPr>
        <w:t>, vol. 2, no. 7, 2020, doi: 10.1007/s42452-020-3121-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2]</w:t>
      </w:r>
      <w:r w:rsidRPr="004C320F">
        <w:rPr>
          <w:rFonts w:cs="Times New Roman"/>
          <w:noProof/>
          <w:szCs w:val="24"/>
        </w:rPr>
        <w:tab/>
        <w:t xml:space="preserve">P. Jagnade, N. L. Panwar, and C. Agarwal, “Experimental Investigation of Kinetic Parameters of Bamboo and Bamboo Biochar Using Thermogravimetric Analysis Under Non-isothermal Conditions,” </w:t>
      </w:r>
      <w:r w:rsidRPr="004C320F">
        <w:rPr>
          <w:rFonts w:cs="Times New Roman"/>
          <w:i/>
          <w:iCs/>
          <w:noProof/>
          <w:szCs w:val="24"/>
        </w:rPr>
        <w:t>Bioenergy Res.</w:t>
      </w:r>
      <w:r w:rsidRPr="004C320F">
        <w:rPr>
          <w:rFonts w:cs="Times New Roman"/>
          <w:noProof/>
          <w:szCs w:val="24"/>
        </w:rPr>
        <w:t>, pp. 0–27, 2022, doi: 10.1007/s12155-022-10497-z.</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3]</w:t>
      </w:r>
      <w:r w:rsidRPr="004C320F">
        <w:rPr>
          <w:rFonts w:cs="Times New Roman"/>
          <w:noProof/>
          <w:szCs w:val="24"/>
        </w:rPr>
        <w:tab/>
        <w:t xml:space="preserve">H. G. Wise, A. B. Dichiara, and F. L. P. Resende, “Ex-situ catalytic fast pyrolysis of Beetle-killed lodgepole pine in a novel ablative reactor,” </w:t>
      </w:r>
      <w:r w:rsidRPr="004C320F">
        <w:rPr>
          <w:rFonts w:cs="Times New Roman"/>
          <w:i/>
          <w:iCs/>
          <w:noProof/>
          <w:szCs w:val="24"/>
        </w:rPr>
        <w:t>Fuel</w:t>
      </w:r>
      <w:r w:rsidRPr="004C320F">
        <w:rPr>
          <w:rFonts w:cs="Times New Roman"/>
          <w:noProof/>
          <w:szCs w:val="24"/>
        </w:rPr>
        <w:t>, vol. 241, pp. 933–940, 2019, doi: 10.1016/j.fuel.2018.12.10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4]</w:t>
      </w:r>
      <w:r w:rsidRPr="004C320F">
        <w:rPr>
          <w:rFonts w:cs="Times New Roman"/>
          <w:noProof/>
          <w:szCs w:val="24"/>
        </w:rPr>
        <w:tab/>
        <w:t xml:space="preserve">M. Movva and R. Kommineni, “Extraction of cellulose from pistachio shell and physical and mechanical characterisation of cellulose-based nanocomposites,” </w:t>
      </w:r>
      <w:r w:rsidRPr="004C320F">
        <w:rPr>
          <w:rFonts w:cs="Times New Roman"/>
          <w:i/>
          <w:iCs/>
          <w:noProof/>
          <w:szCs w:val="24"/>
        </w:rPr>
        <w:t>Mater. Res. Express</w:t>
      </w:r>
      <w:r w:rsidRPr="004C320F">
        <w:rPr>
          <w:rFonts w:cs="Times New Roman"/>
          <w:noProof/>
          <w:szCs w:val="24"/>
        </w:rPr>
        <w:t xml:space="preserve">, </w:t>
      </w:r>
      <w:r w:rsidRPr="004C320F">
        <w:rPr>
          <w:rFonts w:cs="Times New Roman"/>
          <w:noProof/>
          <w:szCs w:val="24"/>
        </w:rPr>
        <w:lastRenderedPageBreak/>
        <w:t>vol. 4, no. 4, 2017, doi: 10.1088/2053-1591/aa6863.</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5]</w:t>
      </w:r>
      <w:r w:rsidRPr="004C320F">
        <w:rPr>
          <w:rFonts w:cs="Times New Roman"/>
          <w:noProof/>
          <w:szCs w:val="24"/>
        </w:rPr>
        <w:tab/>
        <w:t xml:space="preserve">T. Y. A. Fahmy, Y. Fahmy, F. Mobarak, M. El-Sakhawy, and R. E. Abou-Zeid, “Biomass pyrolysis: past, present, and future,” </w:t>
      </w:r>
      <w:r w:rsidRPr="004C320F">
        <w:rPr>
          <w:rFonts w:cs="Times New Roman"/>
          <w:i/>
          <w:iCs/>
          <w:noProof/>
          <w:szCs w:val="24"/>
        </w:rPr>
        <w:t>Environ. Dev. Sustain.</w:t>
      </w:r>
      <w:r w:rsidRPr="004C320F">
        <w:rPr>
          <w:rFonts w:cs="Times New Roman"/>
          <w:noProof/>
          <w:szCs w:val="24"/>
        </w:rPr>
        <w:t>, vol. 22, no. 1, pp. 17–32, 2020, doi: 10.1007/s10668-018-0200-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6]</w:t>
      </w:r>
      <w:r w:rsidRPr="004C320F">
        <w:rPr>
          <w:rFonts w:cs="Times New Roman"/>
          <w:noProof/>
          <w:szCs w:val="24"/>
        </w:rPr>
        <w:tab/>
        <w:t xml:space="preserve">D. Zhong </w:t>
      </w:r>
      <w:r w:rsidRPr="004C320F">
        <w:rPr>
          <w:rFonts w:cs="Times New Roman"/>
          <w:i/>
          <w:iCs/>
          <w:noProof/>
          <w:szCs w:val="24"/>
        </w:rPr>
        <w:t>et al.</w:t>
      </w:r>
      <w:r w:rsidRPr="004C320F">
        <w:rPr>
          <w:rFonts w:cs="Times New Roman"/>
          <w:noProof/>
          <w:szCs w:val="24"/>
        </w:rPr>
        <w:t xml:space="preserve">, “Characteristics and evolution of heavy components in bio-oil from the pyrolysis of cellulose, hemicellulose and lignin,” </w:t>
      </w:r>
      <w:r w:rsidRPr="004C320F">
        <w:rPr>
          <w:rFonts w:cs="Times New Roman"/>
          <w:i/>
          <w:iCs/>
          <w:noProof/>
          <w:szCs w:val="24"/>
        </w:rPr>
        <w:t>Renew. Sustain. Energy Rev.</w:t>
      </w:r>
      <w:r w:rsidRPr="004C320F">
        <w:rPr>
          <w:rFonts w:cs="Times New Roman"/>
          <w:noProof/>
          <w:szCs w:val="24"/>
        </w:rPr>
        <w:t>, vol. 157, p. 111989, 202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7]</w:t>
      </w:r>
      <w:r w:rsidRPr="004C320F">
        <w:rPr>
          <w:rFonts w:cs="Times New Roman"/>
          <w:noProof/>
          <w:szCs w:val="24"/>
        </w:rPr>
        <w:tab/>
        <w:t xml:space="preserve">C. G. Yoo, X. Meng, Y. Pu, and A. J. Ragauskas, “The critical role of lignin in lignocellulosic biomass conversion and recent pretreatment strategies: A comprehensive review,” </w:t>
      </w:r>
      <w:r w:rsidRPr="004C320F">
        <w:rPr>
          <w:rFonts w:cs="Times New Roman"/>
          <w:i/>
          <w:iCs/>
          <w:noProof/>
          <w:szCs w:val="24"/>
        </w:rPr>
        <w:t>Bioresour. Technol.</w:t>
      </w:r>
      <w:r w:rsidRPr="004C320F">
        <w:rPr>
          <w:rFonts w:cs="Times New Roman"/>
          <w:noProof/>
          <w:szCs w:val="24"/>
        </w:rPr>
        <w:t>, vol. 301, 2020, doi: 10.1016/j.biortech.2020.122784.</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8]</w:t>
      </w:r>
      <w:r w:rsidRPr="004C320F">
        <w:rPr>
          <w:rFonts w:cs="Times New Roman"/>
          <w:noProof/>
          <w:szCs w:val="24"/>
        </w:rPr>
        <w:tab/>
        <w:t xml:space="preserve">Z. Ma </w:t>
      </w:r>
      <w:r w:rsidRPr="004C320F">
        <w:rPr>
          <w:rFonts w:cs="Times New Roman"/>
          <w:i/>
          <w:iCs/>
          <w:noProof/>
          <w:szCs w:val="24"/>
        </w:rPr>
        <w:t>et al.</w:t>
      </w:r>
      <w:r w:rsidRPr="004C320F">
        <w:rPr>
          <w:rFonts w:cs="Times New Roman"/>
          <w:noProof/>
          <w:szCs w:val="24"/>
        </w:rPr>
        <w:t xml:space="preserve">, “In-depth comparison of the physicochemical characteristics of bio-char derived from biomass pseudo components: Hemicellulose, cellulose, and lignin,” </w:t>
      </w:r>
      <w:r w:rsidRPr="004C320F">
        <w:rPr>
          <w:rFonts w:cs="Times New Roman"/>
          <w:i/>
          <w:iCs/>
          <w:noProof/>
          <w:szCs w:val="24"/>
        </w:rPr>
        <w:t>J. Anal. Appl. Pyrolysis</w:t>
      </w:r>
      <w:r w:rsidRPr="004C320F">
        <w:rPr>
          <w:rFonts w:cs="Times New Roman"/>
          <w:noProof/>
          <w:szCs w:val="24"/>
        </w:rPr>
        <w:t>, vol. 140, pp. 195–204, 2019, doi: 10.1016/j.jaap.2019.03.01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59]</w:t>
      </w:r>
      <w:r w:rsidRPr="004C320F">
        <w:rPr>
          <w:rFonts w:cs="Times New Roman"/>
          <w:noProof/>
          <w:szCs w:val="24"/>
        </w:rPr>
        <w:tab/>
        <w:t xml:space="preserve">J. S. Cha </w:t>
      </w:r>
      <w:r w:rsidRPr="004C320F">
        <w:rPr>
          <w:rFonts w:cs="Times New Roman"/>
          <w:i/>
          <w:iCs/>
          <w:noProof/>
          <w:szCs w:val="24"/>
        </w:rPr>
        <w:t>et al.</w:t>
      </w:r>
      <w:r w:rsidRPr="004C320F">
        <w:rPr>
          <w:rFonts w:cs="Times New Roman"/>
          <w:noProof/>
          <w:szCs w:val="24"/>
        </w:rPr>
        <w:t xml:space="preserve">, “Production and utilization of biochar: A review,” </w:t>
      </w:r>
      <w:r w:rsidRPr="004C320F">
        <w:rPr>
          <w:rFonts w:cs="Times New Roman"/>
          <w:i/>
          <w:iCs/>
          <w:noProof/>
          <w:szCs w:val="24"/>
        </w:rPr>
        <w:t>J. Ind. Eng. Chem.</w:t>
      </w:r>
      <w:r w:rsidRPr="004C320F">
        <w:rPr>
          <w:rFonts w:cs="Times New Roman"/>
          <w:noProof/>
          <w:szCs w:val="24"/>
        </w:rPr>
        <w:t>, vol. 40, pp. 1–15, 2016, doi: 10.1016/j.jiec.2016.06.00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0]</w:t>
      </w:r>
      <w:r w:rsidRPr="004C320F">
        <w:rPr>
          <w:rFonts w:cs="Times New Roman"/>
          <w:noProof/>
          <w:szCs w:val="24"/>
        </w:rPr>
        <w:tab/>
        <w:t xml:space="preserve">N. A. de Figueredo, L. M. da Costa, L. C. A. Melo, E. A. Siebeneichlerd, and J. Tronto, “Characterization of biochars from different sources and evaluation of release of nutrients and contaminants,” </w:t>
      </w:r>
      <w:r w:rsidRPr="004C320F">
        <w:rPr>
          <w:rFonts w:cs="Times New Roman"/>
          <w:i/>
          <w:iCs/>
          <w:noProof/>
          <w:szCs w:val="24"/>
        </w:rPr>
        <w:t>Rev. Cienc. Agron.</w:t>
      </w:r>
      <w:r w:rsidRPr="004C320F">
        <w:rPr>
          <w:rFonts w:cs="Times New Roman"/>
          <w:noProof/>
          <w:szCs w:val="24"/>
        </w:rPr>
        <w:t>, vol. 48, no. 3, pp. 395–403, 2017, doi: 10.5935/1806-6690.20170046.</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1]</w:t>
      </w:r>
      <w:r w:rsidRPr="004C320F">
        <w:rPr>
          <w:rFonts w:cs="Times New Roman"/>
          <w:noProof/>
          <w:szCs w:val="24"/>
        </w:rPr>
        <w:tab/>
        <w:t xml:space="preserve">X. Yang, W. Ng, B. S. E. Wong, G. H. Baeg, C. H. Wang, and Y. S. Ok, “Characterization and ecotoxicological investigation of biochar produced via slow pyrolysis: Effect of feedstock composition and pyrolysis conditions,” </w:t>
      </w:r>
      <w:r w:rsidRPr="004C320F">
        <w:rPr>
          <w:rFonts w:cs="Times New Roman"/>
          <w:i/>
          <w:iCs/>
          <w:noProof/>
          <w:szCs w:val="24"/>
        </w:rPr>
        <w:t>J. Hazard. Mater.</w:t>
      </w:r>
      <w:r w:rsidRPr="004C320F">
        <w:rPr>
          <w:rFonts w:cs="Times New Roman"/>
          <w:noProof/>
          <w:szCs w:val="24"/>
        </w:rPr>
        <w:t>, vol. 365, pp. 178–185, 2019, doi: 10.1016/j.jhazmat.2018.10.047.</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2]</w:t>
      </w:r>
      <w:r w:rsidRPr="004C320F">
        <w:rPr>
          <w:rFonts w:cs="Times New Roman"/>
          <w:noProof/>
          <w:szCs w:val="24"/>
        </w:rPr>
        <w:tab/>
        <w:t xml:space="preserve">D. Wang, P. Jiang, H. Zhang, and W. Yuan, “Biochar production and applications in agro and forestry systems: A review,” </w:t>
      </w:r>
      <w:r w:rsidRPr="004C320F">
        <w:rPr>
          <w:rFonts w:cs="Times New Roman"/>
          <w:i/>
          <w:iCs/>
          <w:noProof/>
          <w:szCs w:val="24"/>
        </w:rPr>
        <w:t>Sci. Total Environ.</w:t>
      </w:r>
      <w:r w:rsidRPr="004C320F">
        <w:rPr>
          <w:rFonts w:cs="Times New Roman"/>
          <w:noProof/>
          <w:szCs w:val="24"/>
        </w:rPr>
        <w:t>, vol. 723, 2020, doi: 10.1016/j.scitotenv.2020.13777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3]</w:t>
      </w:r>
      <w:r w:rsidRPr="004C320F">
        <w:rPr>
          <w:rFonts w:cs="Times New Roman"/>
          <w:noProof/>
          <w:szCs w:val="24"/>
        </w:rPr>
        <w:tab/>
        <w:t xml:space="preserve">M. Kah, G. Sigmund, F. Xiao, and T. Hofmann, “Sorption of ionizable and ionic organic compounds to biochar, activated carbon and other carbonaceous materials,” </w:t>
      </w:r>
      <w:r w:rsidRPr="004C320F">
        <w:rPr>
          <w:rFonts w:cs="Times New Roman"/>
          <w:i/>
          <w:iCs/>
          <w:noProof/>
          <w:szCs w:val="24"/>
        </w:rPr>
        <w:t>Water Res.</w:t>
      </w:r>
      <w:r w:rsidRPr="004C320F">
        <w:rPr>
          <w:rFonts w:cs="Times New Roman"/>
          <w:noProof/>
          <w:szCs w:val="24"/>
        </w:rPr>
        <w:t>, vol. 124, pp. 673–692, 2017, doi: 10.1016/j.watres.2017.07.070.</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4]</w:t>
      </w:r>
      <w:r w:rsidRPr="004C320F">
        <w:rPr>
          <w:rFonts w:cs="Times New Roman"/>
          <w:noProof/>
          <w:szCs w:val="24"/>
        </w:rPr>
        <w:tab/>
        <w:t xml:space="preserve">S. Ambika </w:t>
      </w:r>
      <w:r w:rsidRPr="004C320F">
        <w:rPr>
          <w:rFonts w:cs="Times New Roman"/>
          <w:i/>
          <w:iCs/>
          <w:noProof/>
          <w:szCs w:val="24"/>
        </w:rPr>
        <w:t>et al.</w:t>
      </w:r>
      <w:r w:rsidRPr="004C320F">
        <w:rPr>
          <w:rFonts w:cs="Times New Roman"/>
          <w:noProof/>
          <w:szCs w:val="24"/>
        </w:rPr>
        <w:t xml:space="preserve">, “Modified biochar as a green adsorbent for removal of hexavalent chromium from various environmental matrices: Mechanisms, methods, and prospects,” </w:t>
      </w:r>
      <w:r w:rsidRPr="004C320F">
        <w:rPr>
          <w:rFonts w:cs="Times New Roman"/>
          <w:i/>
          <w:iCs/>
          <w:noProof/>
          <w:szCs w:val="24"/>
        </w:rPr>
        <w:lastRenderedPageBreak/>
        <w:t>Chem. Eng. J.</w:t>
      </w:r>
      <w:r w:rsidRPr="004C320F">
        <w:rPr>
          <w:rFonts w:cs="Times New Roman"/>
          <w:noProof/>
          <w:szCs w:val="24"/>
        </w:rPr>
        <w:t>, vol. 439, 2022, doi: 10.1016/j.cej.2022.135716.</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5]</w:t>
      </w:r>
      <w:r w:rsidRPr="004C320F">
        <w:rPr>
          <w:rFonts w:cs="Times New Roman"/>
          <w:noProof/>
          <w:szCs w:val="24"/>
        </w:rPr>
        <w:tab/>
        <w:t xml:space="preserve">M. Burachevskaya </w:t>
      </w:r>
      <w:r w:rsidRPr="004C320F">
        <w:rPr>
          <w:rFonts w:cs="Times New Roman"/>
          <w:i/>
          <w:iCs/>
          <w:noProof/>
          <w:szCs w:val="24"/>
        </w:rPr>
        <w:t>et al.</w:t>
      </w:r>
      <w:r w:rsidRPr="004C320F">
        <w:rPr>
          <w:rFonts w:cs="Times New Roman"/>
          <w:noProof/>
          <w:szCs w:val="24"/>
        </w:rPr>
        <w:t xml:space="preserve">, “Fabrication of biochar derived from different types of feedstocks as an efficient adsorbent for soil heavy metal removal,” </w:t>
      </w:r>
      <w:r w:rsidRPr="004C320F">
        <w:rPr>
          <w:rFonts w:cs="Times New Roman"/>
          <w:i/>
          <w:iCs/>
          <w:noProof/>
          <w:szCs w:val="24"/>
        </w:rPr>
        <w:t>Sci. Rep.</w:t>
      </w:r>
      <w:r w:rsidRPr="004C320F">
        <w:rPr>
          <w:rFonts w:cs="Times New Roman"/>
          <w:noProof/>
          <w:szCs w:val="24"/>
        </w:rPr>
        <w:t>, vol. 13, no. 1, 2023, doi: 10.1038/s41598-023-27638-9.</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6]</w:t>
      </w:r>
      <w:r w:rsidRPr="004C320F">
        <w:rPr>
          <w:rFonts w:cs="Times New Roman"/>
          <w:noProof/>
          <w:szCs w:val="24"/>
        </w:rPr>
        <w:tab/>
        <w:t xml:space="preserve">B. Qiu, X. Tao, H. Wang, W. Li, X. Ding, and H. Chu, “Biochar as a low-cost adsorbent for aqueous heavy metal removal: A review,” </w:t>
      </w:r>
      <w:r w:rsidRPr="004C320F">
        <w:rPr>
          <w:rFonts w:cs="Times New Roman"/>
          <w:i/>
          <w:iCs/>
          <w:noProof/>
          <w:szCs w:val="24"/>
        </w:rPr>
        <w:t>J. Anal. Appl. Pyrolysis</w:t>
      </w:r>
      <w:r w:rsidRPr="004C320F">
        <w:rPr>
          <w:rFonts w:cs="Times New Roman"/>
          <w:noProof/>
          <w:szCs w:val="24"/>
        </w:rPr>
        <w:t>, vol. 155, 2021, doi: 10.1016/j.jaap.2021.10508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7]</w:t>
      </w:r>
      <w:r w:rsidRPr="004C320F">
        <w:rPr>
          <w:rFonts w:cs="Times New Roman"/>
          <w:noProof/>
          <w:szCs w:val="24"/>
        </w:rPr>
        <w:tab/>
        <w:t xml:space="preserve">D. Wang, C. Li, S. J. Parikh, and K. M. Scow, “Impact of biochar on water retention of two agricultural soils – A multi-scale analysis,” </w:t>
      </w:r>
      <w:r w:rsidRPr="004C320F">
        <w:rPr>
          <w:rFonts w:cs="Times New Roman"/>
          <w:i/>
          <w:iCs/>
          <w:noProof/>
          <w:szCs w:val="24"/>
        </w:rPr>
        <w:t>Geoderma</w:t>
      </w:r>
      <w:r w:rsidRPr="004C320F">
        <w:rPr>
          <w:rFonts w:cs="Times New Roman"/>
          <w:noProof/>
          <w:szCs w:val="24"/>
        </w:rPr>
        <w:t>, vol. 340, pp. 185–191, 2019, doi: 10.1016/j.geoderma.2019.01.012.</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8]</w:t>
      </w:r>
      <w:r w:rsidRPr="004C320F">
        <w:rPr>
          <w:rFonts w:cs="Times New Roman"/>
          <w:noProof/>
          <w:szCs w:val="24"/>
        </w:rPr>
        <w:tab/>
        <w:t xml:space="preserve">H. Bohara </w:t>
      </w:r>
      <w:r w:rsidRPr="004C320F">
        <w:rPr>
          <w:rFonts w:cs="Times New Roman"/>
          <w:i/>
          <w:iCs/>
          <w:noProof/>
          <w:szCs w:val="24"/>
        </w:rPr>
        <w:t>et al.</w:t>
      </w:r>
      <w:r w:rsidRPr="004C320F">
        <w:rPr>
          <w:rFonts w:cs="Times New Roman"/>
          <w:noProof/>
          <w:szCs w:val="24"/>
        </w:rPr>
        <w:t xml:space="preserve">, “Influence of poultry litter and biochar on soil water dynamics and nutrient leaching from a very fine sandy loam soil,” </w:t>
      </w:r>
      <w:r w:rsidRPr="004C320F">
        <w:rPr>
          <w:rFonts w:cs="Times New Roman"/>
          <w:i/>
          <w:iCs/>
          <w:noProof/>
          <w:szCs w:val="24"/>
        </w:rPr>
        <w:t>Soil Tillage Res.</w:t>
      </w:r>
      <w:r w:rsidRPr="004C320F">
        <w:rPr>
          <w:rFonts w:cs="Times New Roman"/>
          <w:noProof/>
          <w:szCs w:val="24"/>
        </w:rPr>
        <w:t>, vol. 189, pp. 44–51, 2019, doi: 10.1016/j.still.2019.01.00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69]</w:t>
      </w:r>
      <w:r w:rsidRPr="004C320F">
        <w:rPr>
          <w:rFonts w:cs="Times New Roman"/>
          <w:noProof/>
          <w:szCs w:val="24"/>
        </w:rPr>
        <w:tab/>
        <w:t xml:space="preserve">A. Obia, G. Cornelissen, V. Martinsen, A. B. Smebye, and J. Mulder, “Conservation tillage and biochar improve soil water content and moderate soil temperature in a tropical Acrisol,” </w:t>
      </w:r>
      <w:r w:rsidRPr="004C320F">
        <w:rPr>
          <w:rFonts w:cs="Times New Roman"/>
          <w:i/>
          <w:iCs/>
          <w:noProof/>
          <w:szCs w:val="24"/>
        </w:rPr>
        <w:t>Soil Tillage Res.</w:t>
      </w:r>
      <w:r w:rsidRPr="004C320F">
        <w:rPr>
          <w:rFonts w:cs="Times New Roman"/>
          <w:noProof/>
          <w:szCs w:val="24"/>
        </w:rPr>
        <w:t>, vol. 197, 2020, doi: 10.1016/j.still.2019.104521.</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70]</w:t>
      </w:r>
      <w:r w:rsidRPr="004C320F">
        <w:rPr>
          <w:rFonts w:cs="Times New Roman"/>
          <w:noProof/>
          <w:szCs w:val="24"/>
        </w:rPr>
        <w:tab/>
        <w:t xml:space="preserve">E. Mahmoud, M. Ibrahim, N. Ali, and H. Ali, “Effect of Biochar and Compost Amendments on Soil Biochemical Properties and Dry Weight of Canola Plant Grown in Soil Contaminated with Heavy Metals,” </w:t>
      </w:r>
      <w:r w:rsidRPr="004C320F">
        <w:rPr>
          <w:rFonts w:cs="Times New Roman"/>
          <w:i/>
          <w:iCs/>
          <w:noProof/>
          <w:szCs w:val="24"/>
        </w:rPr>
        <w:t>Commun. Soil Sci. Plant Anal.</w:t>
      </w:r>
      <w:r w:rsidRPr="004C320F">
        <w:rPr>
          <w:rFonts w:cs="Times New Roman"/>
          <w:noProof/>
          <w:szCs w:val="24"/>
        </w:rPr>
        <w:t>, pp. 1561–1571, 2020, doi: 10.1080/00103624.2020.176339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71]</w:t>
      </w:r>
      <w:r w:rsidRPr="004C320F">
        <w:rPr>
          <w:rFonts w:cs="Times New Roman"/>
          <w:noProof/>
          <w:szCs w:val="24"/>
        </w:rPr>
        <w:tab/>
        <w:t xml:space="preserve">P. D. Somerville, C. Farrell, P. B. May, and S. J. Livesley, “Biochar and compost equally improve urban soil physical and biological properties and tree growth, with no added benefit in combination,” </w:t>
      </w:r>
      <w:r w:rsidRPr="004C320F">
        <w:rPr>
          <w:rFonts w:cs="Times New Roman"/>
          <w:i/>
          <w:iCs/>
          <w:noProof/>
          <w:szCs w:val="24"/>
        </w:rPr>
        <w:t>Sci. Total Environ.</w:t>
      </w:r>
      <w:r w:rsidRPr="004C320F">
        <w:rPr>
          <w:rFonts w:cs="Times New Roman"/>
          <w:noProof/>
          <w:szCs w:val="24"/>
        </w:rPr>
        <w:t>, vol. 706, 2020, doi: 10.1016/j.scitotenv.2019.135736.</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szCs w:val="24"/>
        </w:rPr>
      </w:pPr>
      <w:r w:rsidRPr="004C320F">
        <w:rPr>
          <w:rFonts w:cs="Times New Roman"/>
          <w:noProof/>
          <w:szCs w:val="24"/>
        </w:rPr>
        <w:t>[72]</w:t>
      </w:r>
      <w:r w:rsidRPr="004C320F">
        <w:rPr>
          <w:rFonts w:cs="Times New Roman"/>
          <w:noProof/>
          <w:szCs w:val="24"/>
        </w:rPr>
        <w:tab/>
        <w:t xml:space="preserve">M. S. Zaheer </w:t>
      </w:r>
      <w:r w:rsidRPr="004C320F">
        <w:rPr>
          <w:rFonts w:cs="Times New Roman"/>
          <w:i/>
          <w:iCs/>
          <w:noProof/>
          <w:szCs w:val="24"/>
        </w:rPr>
        <w:t>et al.</w:t>
      </w:r>
      <w:r w:rsidRPr="004C320F">
        <w:rPr>
          <w:rFonts w:cs="Times New Roman"/>
          <w:noProof/>
          <w:szCs w:val="24"/>
        </w:rPr>
        <w:t xml:space="preserve">, “Potential effects of biochar application for improving wheat (Triticum aestivum l.) growth and soil biochemical properties under drought stress conditions,” </w:t>
      </w:r>
      <w:r w:rsidRPr="004C320F">
        <w:rPr>
          <w:rFonts w:cs="Times New Roman"/>
          <w:i/>
          <w:iCs/>
          <w:noProof/>
          <w:szCs w:val="24"/>
        </w:rPr>
        <w:t>Land</w:t>
      </w:r>
      <w:r w:rsidRPr="004C320F">
        <w:rPr>
          <w:rFonts w:cs="Times New Roman"/>
          <w:noProof/>
          <w:szCs w:val="24"/>
        </w:rPr>
        <w:t>, vol. 10, no. 11, 2021, doi: 10.3390/land10111125.</w:t>
      </w:r>
    </w:p>
    <w:p w:rsidR="004C320F" w:rsidRPr="004C320F" w:rsidRDefault="004C320F" w:rsidP="0090064D">
      <w:pPr>
        <w:widowControl w:val="0"/>
        <w:autoSpaceDE w:val="0"/>
        <w:autoSpaceDN w:val="0"/>
        <w:adjustRightInd w:val="0"/>
        <w:spacing w:after="0" w:line="360" w:lineRule="auto"/>
        <w:ind w:left="640" w:hanging="640"/>
        <w:jc w:val="both"/>
        <w:rPr>
          <w:rFonts w:cs="Times New Roman"/>
          <w:noProof/>
        </w:rPr>
      </w:pPr>
      <w:r w:rsidRPr="004C320F">
        <w:rPr>
          <w:rFonts w:cs="Times New Roman"/>
          <w:noProof/>
          <w:szCs w:val="24"/>
        </w:rPr>
        <w:t>[73]</w:t>
      </w:r>
      <w:r w:rsidRPr="004C320F">
        <w:rPr>
          <w:rFonts w:cs="Times New Roman"/>
          <w:noProof/>
          <w:szCs w:val="24"/>
        </w:rPr>
        <w:tab/>
        <w:t xml:space="preserve">M. Daniele </w:t>
      </w:r>
      <w:r w:rsidRPr="004C320F">
        <w:rPr>
          <w:rFonts w:cs="Times New Roman"/>
          <w:i/>
          <w:iCs/>
          <w:noProof/>
          <w:szCs w:val="24"/>
        </w:rPr>
        <w:t>et al.</w:t>
      </w:r>
      <w:r w:rsidRPr="004C320F">
        <w:rPr>
          <w:rFonts w:cs="Times New Roman"/>
          <w:noProof/>
          <w:szCs w:val="24"/>
        </w:rPr>
        <w:t xml:space="preserve">, “Soilless tomato grown under nutritional stress increases green biomass but not yield or quality in presence of biochar as growing medium,” </w:t>
      </w:r>
      <w:r w:rsidRPr="004C320F">
        <w:rPr>
          <w:rFonts w:cs="Times New Roman"/>
          <w:i/>
          <w:iCs/>
          <w:noProof/>
          <w:szCs w:val="24"/>
        </w:rPr>
        <w:t>Hortic. Environ. Biotechnol.</w:t>
      </w:r>
      <w:r w:rsidRPr="004C320F">
        <w:rPr>
          <w:rFonts w:cs="Times New Roman"/>
          <w:noProof/>
          <w:szCs w:val="24"/>
        </w:rPr>
        <w:t>, vol. 60, no. 6, pp. 871–881, 2019.</w:t>
      </w:r>
    </w:p>
    <w:p w:rsidR="00C24728" w:rsidRPr="00681F96" w:rsidRDefault="00AD74CE" w:rsidP="0090064D">
      <w:pPr>
        <w:spacing w:after="0" w:line="360" w:lineRule="auto"/>
        <w:jc w:val="both"/>
        <w:rPr>
          <w:rFonts w:cs="Times New Roman"/>
          <w:szCs w:val="24"/>
        </w:rPr>
      </w:pPr>
      <w:r>
        <w:rPr>
          <w:rFonts w:cs="Times New Roman"/>
          <w:szCs w:val="24"/>
        </w:rPr>
        <w:fldChar w:fldCharType="end"/>
      </w:r>
      <w:bookmarkEnd w:id="0"/>
    </w:p>
    <w:sectPr w:rsidR="00C24728" w:rsidRPr="00681F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364157"/>
    <w:multiLevelType w:val="multilevel"/>
    <w:tmpl w:val="5F9419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51BB"/>
    <w:rsid w:val="00012BD7"/>
    <w:rsid w:val="0003796B"/>
    <w:rsid w:val="000651E0"/>
    <w:rsid w:val="00070F88"/>
    <w:rsid w:val="00074A8E"/>
    <w:rsid w:val="000805A4"/>
    <w:rsid w:val="000A29C3"/>
    <w:rsid w:val="000A7E87"/>
    <w:rsid w:val="000B286A"/>
    <w:rsid w:val="000E212B"/>
    <w:rsid w:val="000E4CD8"/>
    <w:rsid w:val="0010386C"/>
    <w:rsid w:val="00120D81"/>
    <w:rsid w:val="00134439"/>
    <w:rsid w:val="001650E9"/>
    <w:rsid w:val="0018330F"/>
    <w:rsid w:val="001C2057"/>
    <w:rsid w:val="001C7868"/>
    <w:rsid w:val="001D5D6A"/>
    <w:rsid w:val="00224FF3"/>
    <w:rsid w:val="00240A62"/>
    <w:rsid w:val="002602AD"/>
    <w:rsid w:val="0029527E"/>
    <w:rsid w:val="002B59CA"/>
    <w:rsid w:val="002D30DA"/>
    <w:rsid w:val="002D6EFC"/>
    <w:rsid w:val="003C2A05"/>
    <w:rsid w:val="003C7ACF"/>
    <w:rsid w:val="003F45D5"/>
    <w:rsid w:val="00402482"/>
    <w:rsid w:val="0042291E"/>
    <w:rsid w:val="00431129"/>
    <w:rsid w:val="00437309"/>
    <w:rsid w:val="004710F7"/>
    <w:rsid w:val="00493A79"/>
    <w:rsid w:val="004C320F"/>
    <w:rsid w:val="004E469A"/>
    <w:rsid w:val="004E7DA0"/>
    <w:rsid w:val="00560108"/>
    <w:rsid w:val="0057563E"/>
    <w:rsid w:val="005D14C0"/>
    <w:rsid w:val="005D4D86"/>
    <w:rsid w:val="005E024F"/>
    <w:rsid w:val="005E547E"/>
    <w:rsid w:val="005E729B"/>
    <w:rsid w:val="00607E50"/>
    <w:rsid w:val="00613562"/>
    <w:rsid w:val="006152CB"/>
    <w:rsid w:val="0063370C"/>
    <w:rsid w:val="0065592D"/>
    <w:rsid w:val="00656885"/>
    <w:rsid w:val="0067753E"/>
    <w:rsid w:val="00677A26"/>
    <w:rsid w:val="00681F96"/>
    <w:rsid w:val="00692A90"/>
    <w:rsid w:val="006A55B2"/>
    <w:rsid w:val="006B2E25"/>
    <w:rsid w:val="006B4352"/>
    <w:rsid w:val="006F5A21"/>
    <w:rsid w:val="006F77D7"/>
    <w:rsid w:val="007162D8"/>
    <w:rsid w:val="00743FA3"/>
    <w:rsid w:val="007F0DBA"/>
    <w:rsid w:val="00853501"/>
    <w:rsid w:val="008C5024"/>
    <w:rsid w:val="008D6904"/>
    <w:rsid w:val="0090064D"/>
    <w:rsid w:val="00923B77"/>
    <w:rsid w:val="009268E8"/>
    <w:rsid w:val="00937D3E"/>
    <w:rsid w:val="00957A70"/>
    <w:rsid w:val="00961280"/>
    <w:rsid w:val="00983017"/>
    <w:rsid w:val="009851BB"/>
    <w:rsid w:val="00992BF0"/>
    <w:rsid w:val="009F6E16"/>
    <w:rsid w:val="00A03F49"/>
    <w:rsid w:val="00A45C7D"/>
    <w:rsid w:val="00A74371"/>
    <w:rsid w:val="00A77859"/>
    <w:rsid w:val="00AC6D18"/>
    <w:rsid w:val="00AD2127"/>
    <w:rsid w:val="00AD74CE"/>
    <w:rsid w:val="00B16E77"/>
    <w:rsid w:val="00B339C3"/>
    <w:rsid w:val="00B50674"/>
    <w:rsid w:val="00B55B04"/>
    <w:rsid w:val="00B64783"/>
    <w:rsid w:val="00B87237"/>
    <w:rsid w:val="00BA3763"/>
    <w:rsid w:val="00BC17A5"/>
    <w:rsid w:val="00BC20A7"/>
    <w:rsid w:val="00C03A20"/>
    <w:rsid w:val="00C24728"/>
    <w:rsid w:val="00C512AE"/>
    <w:rsid w:val="00C97CD9"/>
    <w:rsid w:val="00CE45F6"/>
    <w:rsid w:val="00CF49A5"/>
    <w:rsid w:val="00CF73FF"/>
    <w:rsid w:val="00D06E86"/>
    <w:rsid w:val="00D27847"/>
    <w:rsid w:val="00D54E42"/>
    <w:rsid w:val="00D61930"/>
    <w:rsid w:val="00D92190"/>
    <w:rsid w:val="00DB021C"/>
    <w:rsid w:val="00DB3F26"/>
    <w:rsid w:val="00DC06D7"/>
    <w:rsid w:val="00DC695D"/>
    <w:rsid w:val="00E10D0E"/>
    <w:rsid w:val="00E2708F"/>
    <w:rsid w:val="00E5603A"/>
    <w:rsid w:val="00E73A01"/>
    <w:rsid w:val="00E80481"/>
    <w:rsid w:val="00EF672A"/>
    <w:rsid w:val="00FA0A3F"/>
    <w:rsid w:val="00FD76A3"/>
    <w:rsid w:val="00FE6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4A383"/>
  <w15:chartTrackingRefBased/>
  <w15:docId w15:val="{E6DC8EAF-3D3E-4251-A13E-1EF8901B8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51BB"/>
    <w:pPr>
      <w:ind w:left="720"/>
      <w:contextualSpacing/>
    </w:pPr>
  </w:style>
  <w:style w:type="character" w:styleId="PlaceholderText">
    <w:name w:val="Placeholder Text"/>
    <w:basedOn w:val="DefaultParagraphFont"/>
    <w:uiPriority w:val="99"/>
    <w:semiHidden/>
    <w:rsid w:val="009F6E16"/>
    <w:rPr>
      <w:color w:val="808080"/>
    </w:rPr>
  </w:style>
  <w:style w:type="character" w:styleId="Hyperlink">
    <w:name w:val="Hyperlink"/>
    <w:basedOn w:val="DefaultParagraphFont"/>
    <w:uiPriority w:val="99"/>
    <w:unhideWhenUsed/>
    <w:rsid w:val="00D06E8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vankumarreddy07@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EA3E66-31A5-4229-8834-BD3E42D1E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TotalTime>
  <Pages>20</Pages>
  <Words>38618</Words>
  <Characters>220125</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8</cp:revision>
  <dcterms:created xsi:type="dcterms:W3CDTF">2023-06-23T05:46:00Z</dcterms:created>
  <dcterms:modified xsi:type="dcterms:W3CDTF">2023-07-1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nergy-for-sustainable-development</vt:lpwstr>
  </property>
  <property fmtid="{D5CDD505-2E9C-101B-9397-08002B2CF9AE}" pid="11" name="Mendeley Recent Style Name 4_1">
    <vt:lpwstr>Energy for Sustainable Development</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b7f832f-d5e3-3205-9319-298df1bd0fc0</vt:lpwstr>
  </property>
</Properties>
</file>